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9BED3" w14:textId="77777777" w:rsidR="00A740C8" w:rsidRDefault="00000000" w:rsidP="00730703">
      <w:pPr>
        <w:pStyle w:val="Title"/>
        <w:rPr>
          <w:b/>
          <w:bCs/>
          <w:lang w:val="id-ID"/>
        </w:rPr>
      </w:pPr>
      <w:bookmarkStart w:id="0" w:name="_Toc28262706"/>
      <w:bookmarkStart w:id="1" w:name="_Toc28262182"/>
      <w:bookmarkStart w:id="2" w:name="_Hlk96790895"/>
      <w:r>
        <w:rPr>
          <w:b/>
          <w:bCs/>
        </w:rPr>
        <w:t>PENGEMBANGAN TOPIK BASIC APPLICATION UNTUK PEMBELAJARAN APLIKASI MOBILE BERBASIS FLUTTER PADA PLATFORM INTELLIGENT COMPUTER-ASSISTED PROGRAMMING LEARNING PLATFORM</w:t>
      </w:r>
    </w:p>
    <w:p w14:paraId="1BE0273C" w14:textId="77777777" w:rsidR="00A740C8" w:rsidRDefault="00A740C8" w:rsidP="00730703">
      <w:pPr>
        <w:rPr>
          <w:b/>
          <w:color w:val="000000"/>
          <w:sz w:val="36"/>
          <w:szCs w:val="36"/>
        </w:rPr>
      </w:pPr>
    </w:p>
    <w:p w14:paraId="76049436" w14:textId="765D7E54" w:rsidR="00A740C8" w:rsidRDefault="00000000" w:rsidP="00730703">
      <w:pPr>
        <w:jc w:val="center"/>
        <w:rPr>
          <w:b/>
          <w:color w:val="000000"/>
          <w:sz w:val="28"/>
          <w:szCs w:val="28"/>
        </w:rPr>
      </w:pPr>
      <w:r>
        <w:rPr>
          <w:b/>
          <w:color w:val="000000"/>
          <w:sz w:val="28"/>
          <w:szCs w:val="28"/>
        </w:rPr>
        <w:t>PROPOSAL SKRIPSI</w:t>
      </w:r>
      <w:r>
        <w:rPr>
          <w:b/>
          <w:color w:val="000000"/>
        </w:rPr>
        <w:t xml:space="preserve"> </w:t>
      </w:r>
    </w:p>
    <w:p w14:paraId="28B6D650" w14:textId="77777777" w:rsidR="00A740C8" w:rsidRDefault="00A740C8" w:rsidP="00730703">
      <w:pPr>
        <w:jc w:val="center"/>
        <w:rPr>
          <w:b/>
          <w:color w:val="000000"/>
          <w:sz w:val="28"/>
          <w:szCs w:val="28"/>
        </w:rPr>
      </w:pPr>
    </w:p>
    <w:p w14:paraId="09489282" w14:textId="77777777" w:rsidR="00A740C8" w:rsidRDefault="00000000" w:rsidP="00730703">
      <w:pPr>
        <w:jc w:val="center"/>
        <w:rPr>
          <w:b/>
          <w:color w:val="000000"/>
        </w:rPr>
      </w:pPr>
      <w:r>
        <w:rPr>
          <w:b/>
          <w:color w:val="000000"/>
        </w:rPr>
        <w:t>Oleh:</w:t>
      </w:r>
    </w:p>
    <w:p w14:paraId="402937BB" w14:textId="77777777" w:rsidR="00A740C8" w:rsidRDefault="00000000" w:rsidP="00730703">
      <w:pPr>
        <w:jc w:val="center"/>
        <w:rPr>
          <w:b/>
          <w:color w:val="000000"/>
        </w:rPr>
      </w:pPr>
      <w:r>
        <w:rPr>
          <w:b/>
          <w:color w:val="000000"/>
        </w:rPr>
        <w:t>AGUS SALIM HADJRIANTO</w:t>
      </w:r>
      <w:r>
        <w:rPr>
          <w:b/>
          <w:color w:val="000000"/>
        </w:rPr>
        <w:tab/>
        <w:t>NIM. 1941723007</w:t>
      </w:r>
    </w:p>
    <w:p w14:paraId="084BC4BF" w14:textId="77777777" w:rsidR="00A740C8" w:rsidRDefault="00A740C8" w:rsidP="00730703">
      <w:pPr>
        <w:jc w:val="center"/>
        <w:rPr>
          <w:b/>
          <w:color w:val="000000"/>
        </w:rPr>
      </w:pPr>
    </w:p>
    <w:p w14:paraId="4CC3E47B" w14:textId="77777777" w:rsidR="00A740C8" w:rsidRDefault="00A740C8" w:rsidP="00730703">
      <w:pPr>
        <w:rPr>
          <w:b/>
          <w:color w:val="000000"/>
        </w:rPr>
      </w:pPr>
    </w:p>
    <w:p w14:paraId="122115DB" w14:textId="77777777" w:rsidR="00A740C8" w:rsidRDefault="00000000" w:rsidP="00730703">
      <w:pPr>
        <w:jc w:val="center"/>
        <w:rPr>
          <w:b/>
          <w:color w:val="000000"/>
        </w:rPr>
      </w:pPr>
      <w:r>
        <w:rPr>
          <w:b/>
          <w:noProof/>
          <w:color w:val="000000"/>
        </w:rPr>
        <w:drawing>
          <wp:inline distT="0" distB="0" distL="0" distR="0" wp14:anchorId="42AC583A" wp14:editId="68C1926B">
            <wp:extent cx="1428115" cy="143954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9"/>
                    <a:srcRect/>
                    <a:stretch>
                      <a:fillRect/>
                    </a:stretch>
                  </pic:blipFill>
                  <pic:spPr>
                    <a:xfrm>
                      <a:off x="0" y="0"/>
                      <a:ext cx="1428479" cy="1440000"/>
                    </a:xfrm>
                    <a:prstGeom prst="rect">
                      <a:avLst/>
                    </a:prstGeom>
                  </pic:spPr>
                </pic:pic>
              </a:graphicData>
            </a:graphic>
          </wp:inline>
        </w:drawing>
      </w:r>
    </w:p>
    <w:p w14:paraId="1A503DDD" w14:textId="77777777" w:rsidR="00A740C8" w:rsidRDefault="00A740C8" w:rsidP="00730703">
      <w:pPr>
        <w:jc w:val="center"/>
        <w:rPr>
          <w:b/>
          <w:color w:val="000000"/>
        </w:rPr>
      </w:pPr>
    </w:p>
    <w:p w14:paraId="13620FD2" w14:textId="77777777" w:rsidR="00A740C8" w:rsidRDefault="00A740C8" w:rsidP="00730703">
      <w:pPr>
        <w:jc w:val="center"/>
        <w:rPr>
          <w:b/>
          <w:color w:val="000000"/>
        </w:rPr>
      </w:pPr>
    </w:p>
    <w:p w14:paraId="3405982C" w14:textId="77777777" w:rsidR="00A740C8" w:rsidRDefault="00A740C8" w:rsidP="00730703">
      <w:pPr>
        <w:jc w:val="center"/>
        <w:rPr>
          <w:b/>
          <w:color w:val="000000"/>
        </w:rPr>
      </w:pPr>
    </w:p>
    <w:p w14:paraId="55ABA241" w14:textId="77777777" w:rsidR="00A740C8" w:rsidRDefault="00000000" w:rsidP="00730703">
      <w:pPr>
        <w:jc w:val="center"/>
        <w:rPr>
          <w:b/>
          <w:color w:val="000000"/>
          <w:sz w:val="28"/>
          <w:szCs w:val="28"/>
        </w:rPr>
      </w:pPr>
      <w:r>
        <w:rPr>
          <w:b/>
          <w:color w:val="000000"/>
          <w:sz w:val="28"/>
          <w:szCs w:val="28"/>
        </w:rPr>
        <w:t>PROGRAM STUDI TEKNIK INFORMATIKA</w:t>
      </w:r>
    </w:p>
    <w:p w14:paraId="347C8263" w14:textId="77777777" w:rsidR="00A740C8" w:rsidRDefault="00000000" w:rsidP="00730703">
      <w:pPr>
        <w:jc w:val="center"/>
        <w:rPr>
          <w:b/>
          <w:color w:val="000000"/>
          <w:sz w:val="28"/>
          <w:szCs w:val="28"/>
        </w:rPr>
      </w:pPr>
      <w:r>
        <w:rPr>
          <w:b/>
          <w:color w:val="000000"/>
          <w:sz w:val="28"/>
          <w:szCs w:val="28"/>
        </w:rPr>
        <w:t xml:space="preserve">JURUSAN TEKNOLOGI INFORMASI </w:t>
      </w:r>
    </w:p>
    <w:p w14:paraId="27A2E396" w14:textId="77777777" w:rsidR="00A740C8" w:rsidRDefault="00000000" w:rsidP="00730703">
      <w:pPr>
        <w:jc w:val="center"/>
        <w:rPr>
          <w:b/>
          <w:color w:val="000000"/>
          <w:sz w:val="28"/>
          <w:szCs w:val="28"/>
        </w:rPr>
      </w:pPr>
      <w:r>
        <w:rPr>
          <w:b/>
          <w:color w:val="000000"/>
          <w:sz w:val="28"/>
          <w:szCs w:val="28"/>
        </w:rPr>
        <w:t xml:space="preserve">POLITEKNIK NEGERI MALANG </w:t>
      </w:r>
    </w:p>
    <w:p w14:paraId="2F01C03E" w14:textId="36E0D3B2" w:rsidR="00A740C8" w:rsidRDefault="00000000" w:rsidP="00730703">
      <w:pPr>
        <w:jc w:val="center"/>
        <w:rPr>
          <w:b/>
          <w:color w:val="000000"/>
          <w:sz w:val="28"/>
          <w:szCs w:val="28"/>
        </w:rPr>
      </w:pPr>
      <w:r>
        <w:rPr>
          <w:b/>
          <w:color w:val="000000"/>
          <w:sz w:val="28"/>
          <w:szCs w:val="28"/>
        </w:rPr>
        <w:t>202</w:t>
      </w:r>
      <w:r w:rsidR="00730703">
        <w:rPr>
          <w:b/>
          <w:color w:val="000000"/>
          <w:sz w:val="28"/>
          <w:szCs w:val="28"/>
        </w:rPr>
        <w:t>2</w:t>
      </w:r>
      <w:r>
        <w:t xml:space="preserve"> </w:t>
      </w:r>
      <w:bookmarkStart w:id="3" w:name="_Toc28262707"/>
      <w:bookmarkStart w:id="4" w:name="_Toc28262183"/>
      <w:bookmarkStart w:id="5" w:name="_Hlk528779274"/>
      <w:bookmarkEnd w:id="0"/>
      <w:bookmarkEnd w:id="1"/>
    </w:p>
    <w:p w14:paraId="2E10BBCC" w14:textId="77777777" w:rsidR="00A740C8" w:rsidRDefault="00000000" w:rsidP="00730703">
      <w:pPr>
        <w:ind w:left="540"/>
        <w:jc w:val="center"/>
        <w:rPr>
          <w:b/>
          <w:color w:val="000000"/>
          <w:sz w:val="28"/>
          <w:szCs w:val="28"/>
        </w:rPr>
      </w:pPr>
      <w:r>
        <w:rPr>
          <w:b/>
          <w:color w:val="000000"/>
          <w:sz w:val="28"/>
          <w:szCs w:val="28"/>
        </w:rPr>
        <w:lastRenderedPageBreak/>
        <w:t xml:space="preserve">PENGEMBANGAN TOPIK BASIC APPLICATION UNTUK PEMBELAJARAN APLIKASI MOBILE BERBASIS FLUTTER PADA PLATFORM </w:t>
      </w:r>
      <w:r>
        <w:rPr>
          <w:b/>
          <w:bCs/>
          <w:sz w:val="28"/>
          <w:szCs w:val="28"/>
        </w:rPr>
        <w:t>INTELLIGENT COMPUTER-ASSISTED PROGRAMMING LEARNING PLATFORM</w:t>
      </w:r>
    </w:p>
    <w:p w14:paraId="71C0DF59" w14:textId="77777777" w:rsidR="00A740C8" w:rsidRDefault="00A740C8" w:rsidP="00730703">
      <w:pPr>
        <w:rPr>
          <w:b/>
          <w:sz w:val="36"/>
          <w:szCs w:val="36"/>
        </w:rPr>
      </w:pPr>
    </w:p>
    <w:p w14:paraId="0F455A70" w14:textId="77777777" w:rsidR="00A740C8" w:rsidRDefault="00000000" w:rsidP="00730703">
      <w:pPr>
        <w:jc w:val="center"/>
        <w:rPr>
          <w:b/>
          <w:sz w:val="28"/>
          <w:szCs w:val="28"/>
        </w:rPr>
      </w:pPr>
      <w:r>
        <w:rPr>
          <w:b/>
          <w:sz w:val="28"/>
          <w:szCs w:val="28"/>
        </w:rPr>
        <w:t xml:space="preserve">PROPOSAL SKRIPSI </w:t>
      </w:r>
    </w:p>
    <w:p w14:paraId="72AB2CF6" w14:textId="77777777" w:rsidR="00A740C8" w:rsidRDefault="00000000" w:rsidP="00730703">
      <w:pPr>
        <w:jc w:val="center"/>
      </w:pPr>
      <w:r>
        <w:t>Digunakan Sebagai Syarat Maju Ujian Diploma IV</w:t>
      </w:r>
    </w:p>
    <w:p w14:paraId="1E402FC1" w14:textId="38C641D5" w:rsidR="00A740C8" w:rsidRDefault="00000000" w:rsidP="00730703">
      <w:pPr>
        <w:jc w:val="center"/>
        <w:rPr>
          <w:b/>
          <w:sz w:val="28"/>
          <w:szCs w:val="28"/>
        </w:rPr>
      </w:pPr>
      <w:r>
        <w:t xml:space="preserve">Politeknik Negeri Malang </w:t>
      </w:r>
    </w:p>
    <w:p w14:paraId="28D8546F" w14:textId="77777777" w:rsidR="00AB742A" w:rsidRDefault="00AB742A" w:rsidP="00730703">
      <w:pPr>
        <w:jc w:val="center"/>
        <w:rPr>
          <w:b/>
          <w:sz w:val="28"/>
          <w:szCs w:val="28"/>
        </w:rPr>
      </w:pPr>
    </w:p>
    <w:p w14:paraId="1F74AEEB" w14:textId="77777777" w:rsidR="00A740C8" w:rsidRDefault="00000000" w:rsidP="00730703">
      <w:pPr>
        <w:jc w:val="center"/>
        <w:rPr>
          <w:b/>
          <w:color w:val="000000"/>
        </w:rPr>
      </w:pPr>
      <w:r>
        <w:rPr>
          <w:b/>
          <w:color w:val="000000"/>
        </w:rPr>
        <w:t>Oleh:</w:t>
      </w:r>
    </w:p>
    <w:p w14:paraId="5A6742DD" w14:textId="77777777" w:rsidR="00A740C8" w:rsidRDefault="00000000" w:rsidP="00730703">
      <w:pPr>
        <w:jc w:val="center"/>
        <w:rPr>
          <w:b/>
          <w:color w:val="000000"/>
          <w:sz w:val="28"/>
          <w:szCs w:val="28"/>
        </w:rPr>
      </w:pPr>
      <w:r>
        <w:rPr>
          <w:b/>
          <w:color w:val="000000"/>
        </w:rPr>
        <w:t>AGUS SALIM HADJRIANTO</w:t>
      </w:r>
      <w:r>
        <w:rPr>
          <w:b/>
          <w:color w:val="000000"/>
        </w:rPr>
        <w:tab/>
        <w:t>NIM. 1941723007</w:t>
      </w:r>
    </w:p>
    <w:p w14:paraId="467CFBCA" w14:textId="77777777" w:rsidR="00A740C8" w:rsidRDefault="00A740C8" w:rsidP="00730703"/>
    <w:p w14:paraId="440BA3E5" w14:textId="0E2BE7D1" w:rsidR="00A740C8" w:rsidRDefault="00000000" w:rsidP="00AB742A">
      <w:pPr>
        <w:jc w:val="center"/>
      </w:pPr>
      <w:r>
        <w:rPr>
          <w:noProof/>
        </w:rPr>
        <w:drawing>
          <wp:inline distT="0" distB="0" distL="0" distR="0" wp14:anchorId="651AFB8B" wp14:editId="5730FA2E">
            <wp:extent cx="1428115" cy="143954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5" name="image1.png"/>
                    <pic:cNvPicPr preferRelativeResize="0"/>
                  </pic:nvPicPr>
                  <pic:blipFill>
                    <a:blip r:embed="rId9"/>
                    <a:srcRect/>
                    <a:stretch>
                      <a:fillRect/>
                    </a:stretch>
                  </pic:blipFill>
                  <pic:spPr>
                    <a:xfrm>
                      <a:off x="0" y="0"/>
                      <a:ext cx="1428479" cy="1440000"/>
                    </a:xfrm>
                    <a:prstGeom prst="rect">
                      <a:avLst/>
                    </a:prstGeom>
                  </pic:spPr>
                </pic:pic>
              </a:graphicData>
            </a:graphic>
          </wp:inline>
        </w:drawing>
      </w:r>
    </w:p>
    <w:p w14:paraId="0D9B6063" w14:textId="77777777" w:rsidR="00A740C8" w:rsidRDefault="00A740C8" w:rsidP="00730703">
      <w:pPr>
        <w:jc w:val="center"/>
        <w:rPr>
          <w:b/>
          <w:sz w:val="28"/>
          <w:szCs w:val="28"/>
        </w:rPr>
      </w:pPr>
    </w:p>
    <w:p w14:paraId="1CCD616D" w14:textId="77777777" w:rsidR="00A740C8" w:rsidRDefault="00000000" w:rsidP="00730703">
      <w:pPr>
        <w:jc w:val="center"/>
        <w:rPr>
          <w:b/>
          <w:color w:val="000000"/>
          <w:sz w:val="28"/>
          <w:szCs w:val="28"/>
        </w:rPr>
      </w:pPr>
      <w:r>
        <w:rPr>
          <w:b/>
          <w:color w:val="000000"/>
          <w:sz w:val="28"/>
          <w:szCs w:val="28"/>
        </w:rPr>
        <w:t>PROGRAM STUDI TEKNIK INFORMATIKA</w:t>
      </w:r>
    </w:p>
    <w:p w14:paraId="0E1F5390" w14:textId="77777777" w:rsidR="00A740C8" w:rsidRDefault="00000000" w:rsidP="00730703">
      <w:pPr>
        <w:jc w:val="center"/>
        <w:rPr>
          <w:b/>
          <w:color w:val="000000"/>
          <w:sz w:val="28"/>
          <w:szCs w:val="28"/>
        </w:rPr>
      </w:pPr>
      <w:r>
        <w:rPr>
          <w:b/>
          <w:color w:val="000000"/>
          <w:sz w:val="28"/>
          <w:szCs w:val="28"/>
        </w:rPr>
        <w:t>JURUSAN TEKNOLOGI INFORMASI</w:t>
      </w:r>
    </w:p>
    <w:p w14:paraId="62D5814B" w14:textId="77777777" w:rsidR="00A740C8" w:rsidRDefault="00000000" w:rsidP="00730703">
      <w:pPr>
        <w:jc w:val="center"/>
        <w:rPr>
          <w:b/>
          <w:color w:val="000000"/>
          <w:sz w:val="28"/>
          <w:szCs w:val="28"/>
        </w:rPr>
      </w:pPr>
      <w:r>
        <w:rPr>
          <w:b/>
          <w:color w:val="000000"/>
          <w:sz w:val="28"/>
          <w:szCs w:val="28"/>
        </w:rPr>
        <w:t>POLITEKNIK NEGERI MALANG</w:t>
      </w:r>
    </w:p>
    <w:p w14:paraId="33CE0D1D" w14:textId="64714162" w:rsidR="00A740C8" w:rsidRDefault="00000000" w:rsidP="00730703">
      <w:pPr>
        <w:jc w:val="center"/>
        <w:rPr>
          <w:b/>
          <w:color w:val="000000"/>
          <w:sz w:val="28"/>
          <w:szCs w:val="28"/>
        </w:rPr>
      </w:pPr>
      <w:r>
        <w:rPr>
          <w:b/>
          <w:color w:val="000000"/>
          <w:sz w:val="28"/>
          <w:szCs w:val="28"/>
        </w:rPr>
        <w:t>202</w:t>
      </w:r>
      <w:r w:rsidR="00AB742A">
        <w:rPr>
          <w:b/>
          <w:color w:val="000000"/>
          <w:sz w:val="28"/>
          <w:szCs w:val="28"/>
        </w:rPr>
        <w:t>2</w:t>
      </w:r>
    </w:p>
    <w:p w14:paraId="4396D3C2" w14:textId="77777777" w:rsidR="00A740C8" w:rsidRDefault="00000000" w:rsidP="00AB742A">
      <w:pPr>
        <w:spacing w:line="240" w:lineRule="auto"/>
        <w:jc w:val="center"/>
        <w:rPr>
          <w:b/>
          <w:color w:val="000000"/>
          <w:sz w:val="28"/>
          <w:szCs w:val="28"/>
        </w:rPr>
      </w:pPr>
      <w:bookmarkStart w:id="6" w:name="_Toc28262708"/>
      <w:bookmarkStart w:id="7" w:name="_Toc28262184"/>
      <w:bookmarkEnd w:id="2"/>
      <w:bookmarkEnd w:id="3"/>
      <w:bookmarkEnd w:id="4"/>
      <w:bookmarkEnd w:id="5"/>
      <w:r>
        <w:rPr>
          <w:b/>
          <w:color w:val="000000"/>
          <w:sz w:val="28"/>
          <w:szCs w:val="28"/>
        </w:rPr>
        <w:lastRenderedPageBreak/>
        <w:t>HALAMAN PENGESAHAN</w:t>
      </w:r>
    </w:p>
    <w:p w14:paraId="0C4682FC" w14:textId="77777777" w:rsidR="00A740C8" w:rsidRDefault="00000000" w:rsidP="00AB742A">
      <w:pPr>
        <w:spacing w:line="240" w:lineRule="auto"/>
        <w:ind w:left="540"/>
        <w:jc w:val="center"/>
        <w:rPr>
          <w:b/>
          <w:color w:val="000000"/>
          <w:sz w:val="28"/>
          <w:szCs w:val="28"/>
        </w:rPr>
      </w:pPr>
      <w:r>
        <w:rPr>
          <w:b/>
          <w:color w:val="000000"/>
          <w:sz w:val="28"/>
          <w:szCs w:val="28"/>
        </w:rPr>
        <w:t xml:space="preserve">PENGEMBANGAN TOPIK BASIC APPLICATION UNTUK PEMBELAJARAN APLIKASI MOBILE BERBASIS FLUTTER PADA PLATFORM </w:t>
      </w:r>
      <w:r>
        <w:rPr>
          <w:b/>
          <w:bCs/>
          <w:sz w:val="28"/>
          <w:szCs w:val="28"/>
        </w:rPr>
        <w:t>INTELLIGENT COMPUTER-ASSISTED PROGRAMMING LEARNING PLATFORM</w:t>
      </w:r>
    </w:p>
    <w:p w14:paraId="081BB84B" w14:textId="77777777" w:rsidR="00A740C8" w:rsidRDefault="00A740C8" w:rsidP="00AB742A">
      <w:pPr>
        <w:spacing w:line="240" w:lineRule="auto"/>
        <w:jc w:val="center"/>
        <w:rPr>
          <w:b/>
          <w:color w:val="000000"/>
          <w:sz w:val="28"/>
          <w:szCs w:val="28"/>
        </w:rPr>
      </w:pPr>
    </w:p>
    <w:p w14:paraId="2A79D84F" w14:textId="77777777" w:rsidR="00A740C8" w:rsidRDefault="00000000" w:rsidP="00AB742A">
      <w:pPr>
        <w:spacing w:line="240" w:lineRule="auto"/>
        <w:jc w:val="center"/>
        <w:rPr>
          <w:b/>
          <w:color w:val="000000"/>
        </w:rPr>
      </w:pPr>
      <w:r>
        <w:rPr>
          <w:b/>
          <w:color w:val="000000"/>
        </w:rPr>
        <w:t>Disusun oleh:</w:t>
      </w:r>
    </w:p>
    <w:p w14:paraId="1F6C17FB" w14:textId="77777777" w:rsidR="00A740C8" w:rsidRDefault="00000000" w:rsidP="00AB742A">
      <w:pPr>
        <w:spacing w:line="240" w:lineRule="auto"/>
        <w:jc w:val="center"/>
        <w:rPr>
          <w:b/>
          <w:color w:val="000000"/>
        </w:rPr>
      </w:pPr>
      <w:r>
        <w:rPr>
          <w:b/>
          <w:color w:val="000000"/>
        </w:rPr>
        <w:t>AGUS SALIM HADJRIANTO</w:t>
      </w:r>
      <w:r>
        <w:rPr>
          <w:b/>
          <w:color w:val="000000"/>
        </w:rPr>
        <w:tab/>
        <w:t>NIM. 1941723007</w:t>
      </w:r>
      <w:r>
        <w:rPr>
          <w:b/>
          <w:color w:val="000000"/>
        </w:rPr>
        <w:br/>
      </w:r>
    </w:p>
    <w:p w14:paraId="10E0C464" w14:textId="77777777" w:rsidR="00A740C8" w:rsidRDefault="00000000" w:rsidP="00AB742A">
      <w:pPr>
        <w:spacing w:line="240" w:lineRule="auto"/>
        <w:jc w:val="center"/>
        <w:rPr>
          <w:b/>
          <w:lang w:val="en"/>
        </w:rPr>
      </w:pPr>
      <w:r>
        <w:rPr>
          <w:b/>
        </w:rPr>
        <w:t xml:space="preserve">Proposal Skripsi ini telah diuji pada </w:t>
      </w:r>
      <w:r>
        <w:rPr>
          <w:b/>
          <w:lang w:val="en"/>
        </w:rPr>
        <w:t>24 - 02 - 2022</w:t>
      </w:r>
    </w:p>
    <w:p w14:paraId="7BD2997B" w14:textId="5BA2D4D0" w:rsidR="00A740C8" w:rsidRDefault="00000000" w:rsidP="00AB742A">
      <w:pPr>
        <w:spacing w:line="240" w:lineRule="auto"/>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A740C8" w14:paraId="2001D023" w14:textId="77777777" w:rsidTr="00AA1B23">
        <w:trPr>
          <w:trHeight w:val="1015"/>
        </w:trPr>
        <w:tc>
          <w:tcPr>
            <w:tcW w:w="451" w:type="dxa"/>
          </w:tcPr>
          <w:p w14:paraId="595700D0" w14:textId="77777777" w:rsidR="00A740C8" w:rsidRDefault="00000000" w:rsidP="00AB742A">
            <w:pPr>
              <w:tabs>
                <w:tab w:val="center" w:pos="1083"/>
              </w:tabs>
              <w:spacing w:line="240" w:lineRule="auto"/>
              <w:rPr>
                <w:color w:val="000000"/>
              </w:rPr>
            </w:pPr>
            <w:r>
              <w:rPr>
                <w:color w:val="000000"/>
              </w:rPr>
              <w:t>1.</w:t>
            </w:r>
          </w:p>
        </w:tc>
        <w:tc>
          <w:tcPr>
            <w:tcW w:w="1827" w:type="dxa"/>
          </w:tcPr>
          <w:p w14:paraId="79C71296" w14:textId="3B091E7F" w:rsidR="00A740C8" w:rsidRDefault="00000000" w:rsidP="00AB742A">
            <w:pPr>
              <w:tabs>
                <w:tab w:val="center" w:pos="1083"/>
              </w:tabs>
              <w:spacing w:line="240" w:lineRule="auto"/>
              <w:rPr>
                <w:color w:val="000000"/>
              </w:rPr>
            </w:pPr>
            <w:r>
              <w:rPr>
                <w:color w:val="000000"/>
              </w:rPr>
              <w:t xml:space="preserve">Penguji </w:t>
            </w:r>
            <w:r w:rsidR="00DE6BD0">
              <w:rPr>
                <w:color w:val="000000"/>
              </w:rPr>
              <w:t>Utama</w:t>
            </w:r>
          </w:p>
        </w:tc>
        <w:tc>
          <w:tcPr>
            <w:tcW w:w="304" w:type="dxa"/>
          </w:tcPr>
          <w:p w14:paraId="6520FB54" w14:textId="77777777" w:rsidR="00A740C8" w:rsidRDefault="00000000" w:rsidP="00AB742A">
            <w:pPr>
              <w:tabs>
                <w:tab w:val="center" w:pos="1083"/>
              </w:tabs>
              <w:spacing w:line="240" w:lineRule="auto"/>
              <w:rPr>
                <w:color w:val="000000"/>
              </w:rPr>
            </w:pPr>
            <w:r>
              <w:rPr>
                <w:color w:val="000000"/>
              </w:rPr>
              <w:t>:</w:t>
            </w:r>
          </w:p>
        </w:tc>
        <w:tc>
          <w:tcPr>
            <w:tcW w:w="3806" w:type="dxa"/>
          </w:tcPr>
          <w:p w14:paraId="3D56A2A7" w14:textId="77777777" w:rsidR="00A740C8" w:rsidRDefault="00000000" w:rsidP="00AB742A">
            <w:pPr>
              <w:spacing w:line="240" w:lineRule="auto"/>
              <w:rPr>
                <w:u w:val="single"/>
              </w:rPr>
            </w:pPr>
            <w:r>
              <w:rPr>
                <w:rFonts w:eastAsia="Arial"/>
                <w:color w:val="333333"/>
                <w:sz w:val="27"/>
                <w:szCs w:val="27"/>
                <w:u w:val="single"/>
                <w:shd w:val="clear" w:color="auto" w:fill="FAFAFA"/>
                <w:lang w:eastAsia="zh-CN" w:bidi="ar"/>
              </w:rPr>
              <w:t>Usman Nurhasan, S.Kom., MT.</w:t>
            </w:r>
          </w:p>
          <w:p w14:paraId="127D0D84" w14:textId="58A3A1B6" w:rsidR="00A740C8" w:rsidRPr="00AB742A" w:rsidRDefault="00000000" w:rsidP="00AB742A">
            <w:pPr>
              <w:spacing w:line="240" w:lineRule="auto"/>
            </w:pPr>
            <w:r>
              <w:rPr>
                <w:color w:val="000000"/>
              </w:rPr>
              <w:t>NI</w:t>
            </w:r>
            <w:r>
              <w:rPr>
                <w:color w:val="000000"/>
                <w:lang w:val="en"/>
              </w:rPr>
              <w:t>P</w:t>
            </w:r>
            <w:r>
              <w:rPr>
                <w:color w:val="000000"/>
              </w:rPr>
              <w:t xml:space="preserve">. </w:t>
            </w:r>
            <w:r>
              <w:rPr>
                <w:rFonts w:eastAsia="Arial"/>
                <w:color w:val="333333"/>
                <w:shd w:val="clear" w:color="auto" w:fill="FAFAFA"/>
                <w:lang w:eastAsia="zh-CN" w:bidi="ar"/>
              </w:rPr>
              <w:t>198609232015041001</w:t>
            </w:r>
          </w:p>
        </w:tc>
        <w:tc>
          <w:tcPr>
            <w:tcW w:w="2131" w:type="dxa"/>
          </w:tcPr>
          <w:p w14:paraId="627C394C" w14:textId="77777777" w:rsidR="00A740C8" w:rsidRDefault="00A740C8" w:rsidP="00AB742A">
            <w:pPr>
              <w:tabs>
                <w:tab w:val="center" w:pos="1083"/>
              </w:tabs>
              <w:spacing w:line="240" w:lineRule="auto"/>
              <w:rPr>
                <w:color w:val="000000"/>
              </w:rPr>
            </w:pPr>
          </w:p>
          <w:p w14:paraId="52AF093A" w14:textId="77777777" w:rsidR="00A740C8" w:rsidRDefault="00000000" w:rsidP="00AB742A">
            <w:pPr>
              <w:tabs>
                <w:tab w:val="center" w:pos="1083"/>
              </w:tabs>
              <w:spacing w:line="240" w:lineRule="auto"/>
              <w:rPr>
                <w:color w:val="000000"/>
              </w:rPr>
            </w:pPr>
            <w:r>
              <w:rPr>
                <w:color w:val="000000"/>
              </w:rPr>
              <w:t>...........................</w:t>
            </w:r>
          </w:p>
        </w:tc>
      </w:tr>
      <w:tr w:rsidR="00A740C8" w14:paraId="3C149F0E" w14:textId="77777777" w:rsidTr="00AA1B23">
        <w:trPr>
          <w:trHeight w:val="1038"/>
        </w:trPr>
        <w:tc>
          <w:tcPr>
            <w:tcW w:w="451" w:type="dxa"/>
          </w:tcPr>
          <w:p w14:paraId="009A8EEF" w14:textId="77777777" w:rsidR="00A740C8" w:rsidRDefault="00000000" w:rsidP="00AB742A">
            <w:pPr>
              <w:tabs>
                <w:tab w:val="center" w:pos="1083"/>
              </w:tabs>
              <w:spacing w:line="240" w:lineRule="auto"/>
              <w:rPr>
                <w:color w:val="000000"/>
              </w:rPr>
            </w:pPr>
            <w:r>
              <w:rPr>
                <w:color w:val="000000"/>
              </w:rPr>
              <w:t>2.</w:t>
            </w:r>
          </w:p>
        </w:tc>
        <w:tc>
          <w:tcPr>
            <w:tcW w:w="1827" w:type="dxa"/>
          </w:tcPr>
          <w:p w14:paraId="446A0D7D" w14:textId="7CC933F1" w:rsidR="00A740C8" w:rsidRDefault="00000000" w:rsidP="00AB742A">
            <w:pPr>
              <w:tabs>
                <w:tab w:val="center" w:pos="1083"/>
              </w:tabs>
              <w:spacing w:line="240" w:lineRule="auto"/>
              <w:rPr>
                <w:color w:val="000000"/>
              </w:rPr>
            </w:pPr>
            <w:r>
              <w:rPr>
                <w:color w:val="000000"/>
              </w:rPr>
              <w:t xml:space="preserve">Penguji </w:t>
            </w:r>
            <w:r w:rsidR="00DE6BD0">
              <w:rPr>
                <w:color w:val="000000"/>
              </w:rPr>
              <w:t>Pendamping</w:t>
            </w:r>
          </w:p>
        </w:tc>
        <w:tc>
          <w:tcPr>
            <w:tcW w:w="304" w:type="dxa"/>
          </w:tcPr>
          <w:p w14:paraId="339443C3" w14:textId="77777777" w:rsidR="00A740C8" w:rsidRDefault="00000000" w:rsidP="00AB742A">
            <w:pPr>
              <w:tabs>
                <w:tab w:val="center" w:pos="1083"/>
              </w:tabs>
              <w:spacing w:line="240" w:lineRule="auto"/>
              <w:rPr>
                <w:color w:val="000000"/>
              </w:rPr>
            </w:pPr>
            <w:r>
              <w:rPr>
                <w:color w:val="000000"/>
              </w:rPr>
              <w:t>:</w:t>
            </w:r>
          </w:p>
        </w:tc>
        <w:tc>
          <w:tcPr>
            <w:tcW w:w="3806" w:type="dxa"/>
          </w:tcPr>
          <w:p w14:paraId="280120A5" w14:textId="187FB336" w:rsidR="00A740C8" w:rsidRPr="00AB742A" w:rsidRDefault="00000000" w:rsidP="00AB742A">
            <w:pPr>
              <w:spacing w:line="240" w:lineRule="auto"/>
              <w:rPr>
                <w:u w:val="single"/>
              </w:rPr>
            </w:pPr>
            <w:r>
              <w:rPr>
                <w:rFonts w:eastAsia="Arial"/>
                <w:color w:val="333333"/>
                <w:sz w:val="27"/>
                <w:szCs w:val="27"/>
                <w:u w:val="single"/>
                <w:shd w:val="clear" w:color="auto" w:fill="FAFAFA"/>
                <w:lang w:eastAsia="zh-CN" w:bidi="ar"/>
              </w:rPr>
              <w:t>Mustika Mentari, S.Kom., M.Kom</w:t>
            </w:r>
          </w:p>
          <w:p w14:paraId="288A1850" w14:textId="760AEE43" w:rsidR="00A740C8" w:rsidRPr="00AB742A" w:rsidRDefault="00000000" w:rsidP="00AB742A">
            <w:pPr>
              <w:spacing w:line="240" w:lineRule="auto"/>
            </w:pPr>
            <w:r>
              <w:t>NI</w:t>
            </w:r>
            <w:r>
              <w:rPr>
                <w:lang w:val="en"/>
              </w:rPr>
              <w:t>P</w:t>
            </w:r>
            <w:r>
              <w:t xml:space="preserve">. </w:t>
            </w:r>
            <w:r>
              <w:rPr>
                <w:lang w:eastAsia="zh-CN"/>
              </w:rPr>
              <w:t>198806072019032016</w:t>
            </w:r>
          </w:p>
        </w:tc>
        <w:tc>
          <w:tcPr>
            <w:tcW w:w="2131" w:type="dxa"/>
          </w:tcPr>
          <w:p w14:paraId="54D386CF" w14:textId="77777777" w:rsidR="00A740C8" w:rsidRDefault="00A740C8" w:rsidP="00AB742A">
            <w:pPr>
              <w:tabs>
                <w:tab w:val="center" w:pos="1083"/>
              </w:tabs>
              <w:spacing w:line="240" w:lineRule="auto"/>
              <w:rPr>
                <w:color w:val="000000"/>
              </w:rPr>
            </w:pPr>
          </w:p>
          <w:p w14:paraId="51E7938E" w14:textId="77777777" w:rsidR="00A740C8" w:rsidRDefault="00000000" w:rsidP="00AB742A">
            <w:pPr>
              <w:tabs>
                <w:tab w:val="center" w:pos="1083"/>
              </w:tabs>
              <w:spacing w:line="240" w:lineRule="auto"/>
              <w:rPr>
                <w:color w:val="000000"/>
              </w:rPr>
            </w:pPr>
            <w:r>
              <w:rPr>
                <w:color w:val="000000"/>
              </w:rPr>
              <w:t>...........................</w:t>
            </w:r>
          </w:p>
        </w:tc>
      </w:tr>
      <w:tr w:rsidR="00A740C8" w14:paraId="378B833B" w14:textId="77777777" w:rsidTr="00AA1B23">
        <w:trPr>
          <w:trHeight w:val="968"/>
        </w:trPr>
        <w:tc>
          <w:tcPr>
            <w:tcW w:w="451" w:type="dxa"/>
          </w:tcPr>
          <w:p w14:paraId="7E26A836" w14:textId="208E3744" w:rsidR="00A740C8" w:rsidRDefault="00AB742A" w:rsidP="00AB742A">
            <w:pPr>
              <w:tabs>
                <w:tab w:val="center" w:pos="1083"/>
              </w:tabs>
              <w:spacing w:line="240" w:lineRule="auto"/>
              <w:rPr>
                <w:color w:val="000000"/>
              </w:rPr>
            </w:pPr>
            <w:r>
              <w:rPr>
                <w:color w:val="000000"/>
              </w:rPr>
              <w:t>3.</w:t>
            </w:r>
          </w:p>
        </w:tc>
        <w:tc>
          <w:tcPr>
            <w:tcW w:w="1827" w:type="dxa"/>
          </w:tcPr>
          <w:p w14:paraId="2C100E70" w14:textId="7B3E1C51" w:rsidR="00A740C8" w:rsidRDefault="00000000" w:rsidP="00AB742A">
            <w:pPr>
              <w:tabs>
                <w:tab w:val="center" w:pos="1083"/>
              </w:tabs>
              <w:spacing w:line="240" w:lineRule="auto"/>
              <w:rPr>
                <w:color w:val="000000"/>
              </w:rPr>
            </w:pPr>
            <w:r>
              <w:rPr>
                <w:color w:val="000000"/>
              </w:rPr>
              <w:t xml:space="preserve">Pembimbing </w:t>
            </w:r>
            <w:r w:rsidR="00DE6BD0">
              <w:rPr>
                <w:color w:val="000000"/>
              </w:rPr>
              <w:t>Utama</w:t>
            </w:r>
          </w:p>
        </w:tc>
        <w:tc>
          <w:tcPr>
            <w:tcW w:w="304" w:type="dxa"/>
          </w:tcPr>
          <w:p w14:paraId="7F06AB09" w14:textId="77777777" w:rsidR="00A740C8" w:rsidRDefault="00000000" w:rsidP="00AB742A">
            <w:pPr>
              <w:tabs>
                <w:tab w:val="center" w:pos="1083"/>
              </w:tabs>
              <w:spacing w:line="240" w:lineRule="auto"/>
              <w:rPr>
                <w:color w:val="000000"/>
              </w:rPr>
            </w:pPr>
            <w:r>
              <w:rPr>
                <w:color w:val="000000"/>
              </w:rPr>
              <w:t>:</w:t>
            </w:r>
          </w:p>
        </w:tc>
        <w:tc>
          <w:tcPr>
            <w:tcW w:w="3806" w:type="dxa"/>
          </w:tcPr>
          <w:p w14:paraId="3DDC7BFE" w14:textId="77777777" w:rsidR="00A740C8" w:rsidRDefault="00000000" w:rsidP="00AB742A">
            <w:pPr>
              <w:tabs>
                <w:tab w:val="left" w:pos="1980"/>
              </w:tabs>
              <w:spacing w:line="240" w:lineRule="auto"/>
              <w:rPr>
                <w:color w:val="000000"/>
              </w:rPr>
            </w:pPr>
            <w:r>
              <w:rPr>
                <w:color w:val="000000"/>
                <w:u w:val="single"/>
              </w:rPr>
              <w:t>Yan Watequlis Syaifudin,ST., MMT</w:t>
            </w:r>
          </w:p>
          <w:p w14:paraId="4E8DA5B3" w14:textId="77777777" w:rsidR="00A740C8" w:rsidRDefault="00000000" w:rsidP="00AB742A">
            <w:pPr>
              <w:tabs>
                <w:tab w:val="center" w:pos="1083"/>
              </w:tabs>
              <w:spacing w:line="240" w:lineRule="auto"/>
              <w:rPr>
                <w:color w:val="000000"/>
                <w:u w:val="single"/>
              </w:rPr>
            </w:pPr>
            <w:r>
              <w:rPr>
                <w:color w:val="000000"/>
              </w:rPr>
              <w:t>NIP. 198101052005011005</w:t>
            </w:r>
          </w:p>
        </w:tc>
        <w:tc>
          <w:tcPr>
            <w:tcW w:w="2131" w:type="dxa"/>
          </w:tcPr>
          <w:p w14:paraId="2B1AA97B" w14:textId="77777777" w:rsidR="00A740C8" w:rsidRDefault="00A740C8" w:rsidP="00AB742A">
            <w:pPr>
              <w:tabs>
                <w:tab w:val="center" w:pos="1083"/>
              </w:tabs>
              <w:spacing w:line="240" w:lineRule="auto"/>
              <w:rPr>
                <w:color w:val="000000"/>
              </w:rPr>
            </w:pPr>
          </w:p>
          <w:p w14:paraId="38E4AB47" w14:textId="77777777" w:rsidR="00A740C8" w:rsidRDefault="00000000" w:rsidP="00AB742A">
            <w:pPr>
              <w:tabs>
                <w:tab w:val="center" w:pos="1083"/>
              </w:tabs>
              <w:spacing w:line="240" w:lineRule="auto"/>
              <w:rPr>
                <w:color w:val="000000"/>
              </w:rPr>
            </w:pPr>
            <w:r>
              <w:rPr>
                <w:color w:val="000000"/>
              </w:rPr>
              <w:t>...........................</w:t>
            </w:r>
          </w:p>
        </w:tc>
      </w:tr>
      <w:tr w:rsidR="00AB742A" w14:paraId="6CC949DD" w14:textId="77777777" w:rsidTr="00AA1B23">
        <w:trPr>
          <w:trHeight w:val="1038"/>
        </w:trPr>
        <w:tc>
          <w:tcPr>
            <w:tcW w:w="451" w:type="dxa"/>
          </w:tcPr>
          <w:p w14:paraId="11A2D3F9" w14:textId="73520D69" w:rsidR="00AB742A" w:rsidRDefault="00AB742A" w:rsidP="00AB742A">
            <w:pPr>
              <w:tabs>
                <w:tab w:val="center" w:pos="1083"/>
              </w:tabs>
              <w:spacing w:line="240" w:lineRule="auto"/>
              <w:rPr>
                <w:color w:val="000000"/>
              </w:rPr>
            </w:pPr>
            <w:r>
              <w:rPr>
                <w:color w:val="000000"/>
              </w:rPr>
              <w:t>4.</w:t>
            </w:r>
          </w:p>
        </w:tc>
        <w:tc>
          <w:tcPr>
            <w:tcW w:w="1827" w:type="dxa"/>
          </w:tcPr>
          <w:p w14:paraId="2EAAAA56" w14:textId="49621F64" w:rsidR="00AB742A" w:rsidRDefault="00AB742A" w:rsidP="00AB742A">
            <w:pPr>
              <w:tabs>
                <w:tab w:val="center" w:pos="1083"/>
              </w:tabs>
              <w:spacing w:line="240" w:lineRule="auto"/>
              <w:rPr>
                <w:color w:val="000000"/>
              </w:rPr>
            </w:pPr>
            <w:r>
              <w:rPr>
                <w:color w:val="000000"/>
              </w:rPr>
              <w:t>Pembimbing</w:t>
            </w:r>
            <w:r w:rsidR="00AA1B23">
              <w:rPr>
                <w:color w:val="000000"/>
              </w:rPr>
              <w:t xml:space="preserve"> </w:t>
            </w:r>
            <w:r w:rsidR="00DE6BD0">
              <w:rPr>
                <w:color w:val="000000"/>
              </w:rPr>
              <w:t>Pendamping</w:t>
            </w:r>
          </w:p>
        </w:tc>
        <w:tc>
          <w:tcPr>
            <w:tcW w:w="304" w:type="dxa"/>
          </w:tcPr>
          <w:p w14:paraId="64556587" w14:textId="77777777" w:rsidR="00AB742A" w:rsidRDefault="00AB742A" w:rsidP="00AB742A">
            <w:pPr>
              <w:tabs>
                <w:tab w:val="center" w:pos="1083"/>
              </w:tabs>
              <w:spacing w:line="240" w:lineRule="auto"/>
              <w:rPr>
                <w:color w:val="000000"/>
              </w:rPr>
            </w:pPr>
          </w:p>
        </w:tc>
        <w:tc>
          <w:tcPr>
            <w:tcW w:w="3806" w:type="dxa"/>
          </w:tcPr>
          <w:p w14:paraId="7098AB62" w14:textId="77777777" w:rsidR="00AB742A" w:rsidRDefault="00AB742A" w:rsidP="00AB742A">
            <w:pPr>
              <w:spacing w:line="240" w:lineRule="auto"/>
              <w:rPr>
                <w:u w:val="single"/>
              </w:rPr>
            </w:pPr>
            <w:r>
              <w:rPr>
                <w:rFonts w:eastAsia="Arial"/>
                <w:color w:val="333333"/>
                <w:sz w:val="27"/>
                <w:szCs w:val="27"/>
                <w:u w:val="single"/>
                <w:shd w:val="clear" w:color="auto" w:fill="FAFAFA"/>
                <w:lang w:eastAsia="zh-CN" w:bidi="ar"/>
              </w:rPr>
              <w:t>Usman Nurhasan, S.Kom., MT.</w:t>
            </w:r>
          </w:p>
          <w:p w14:paraId="3B24E667" w14:textId="2BF3C73D" w:rsidR="00AB742A" w:rsidRDefault="00AB742A" w:rsidP="00AB742A">
            <w:pPr>
              <w:tabs>
                <w:tab w:val="left" w:pos="1980"/>
              </w:tabs>
              <w:spacing w:line="240" w:lineRule="auto"/>
              <w:rPr>
                <w:color w:val="000000"/>
                <w:u w:val="single"/>
              </w:rPr>
            </w:pPr>
            <w:r>
              <w:rPr>
                <w:color w:val="000000"/>
              </w:rPr>
              <w:t>NI</w:t>
            </w:r>
            <w:r>
              <w:rPr>
                <w:color w:val="000000"/>
                <w:lang w:val="en"/>
              </w:rPr>
              <w:t>P</w:t>
            </w:r>
            <w:r>
              <w:rPr>
                <w:color w:val="000000"/>
              </w:rPr>
              <w:t xml:space="preserve">. </w:t>
            </w:r>
            <w:r>
              <w:rPr>
                <w:rFonts w:eastAsia="Arial"/>
                <w:color w:val="333333"/>
                <w:shd w:val="clear" w:color="auto" w:fill="FAFAFA"/>
                <w:lang w:eastAsia="zh-CN" w:bidi="ar"/>
              </w:rPr>
              <w:t>198609232015041001</w:t>
            </w:r>
          </w:p>
        </w:tc>
        <w:tc>
          <w:tcPr>
            <w:tcW w:w="2131" w:type="dxa"/>
            <w:vAlign w:val="center"/>
          </w:tcPr>
          <w:p w14:paraId="11A7C8A6" w14:textId="1886314A" w:rsidR="00AB742A" w:rsidRDefault="00AB742A" w:rsidP="00184CE5">
            <w:pPr>
              <w:tabs>
                <w:tab w:val="center" w:pos="1083"/>
              </w:tabs>
              <w:spacing w:line="240" w:lineRule="auto"/>
              <w:rPr>
                <w:color w:val="000000"/>
              </w:rPr>
            </w:pPr>
            <w:r>
              <w:rPr>
                <w:color w:val="000000"/>
              </w:rPr>
              <w:t>...........................</w:t>
            </w:r>
          </w:p>
        </w:tc>
      </w:tr>
    </w:tbl>
    <w:p w14:paraId="0C303B9A" w14:textId="77777777" w:rsidR="00A740C8" w:rsidRDefault="00A740C8" w:rsidP="00AB742A">
      <w:pPr>
        <w:spacing w:line="240" w:lineRule="auto"/>
        <w:jc w:val="both"/>
      </w:pPr>
    </w:p>
    <w:p w14:paraId="04B5E923" w14:textId="77777777" w:rsidR="00A740C8" w:rsidRDefault="00000000" w:rsidP="00AB742A">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A740C8" w14:paraId="683C965F" w14:textId="77777777" w:rsidTr="00AA1B23">
        <w:trPr>
          <w:trHeight w:val="1712"/>
        </w:trPr>
        <w:tc>
          <w:tcPr>
            <w:tcW w:w="3940" w:type="dxa"/>
          </w:tcPr>
          <w:p w14:paraId="51BDA62D" w14:textId="607514CF" w:rsidR="00A740C8" w:rsidRDefault="00000000" w:rsidP="00AB742A">
            <w:pPr>
              <w:spacing w:line="240" w:lineRule="auto"/>
              <w:jc w:val="center"/>
            </w:pPr>
            <w:r>
              <w:t>Ketua Jurusan</w:t>
            </w:r>
          </w:p>
          <w:p w14:paraId="739CEA9B" w14:textId="411868B1" w:rsidR="00AB742A" w:rsidRPr="00AB742A" w:rsidRDefault="00000000" w:rsidP="00AB742A">
            <w:pPr>
              <w:spacing w:line="240" w:lineRule="auto"/>
              <w:jc w:val="center"/>
            </w:pPr>
            <w:r>
              <w:t>Teknologi Informasi</w:t>
            </w:r>
          </w:p>
        </w:tc>
        <w:tc>
          <w:tcPr>
            <w:tcW w:w="4000" w:type="dxa"/>
          </w:tcPr>
          <w:p w14:paraId="65E1297A" w14:textId="77777777" w:rsidR="00A740C8" w:rsidRDefault="00000000" w:rsidP="00AB742A">
            <w:pPr>
              <w:spacing w:line="240" w:lineRule="auto"/>
              <w:jc w:val="center"/>
            </w:pPr>
            <w:r>
              <w:t>Ketua Program Studi</w:t>
            </w:r>
          </w:p>
          <w:p w14:paraId="0A012030" w14:textId="77777777" w:rsidR="00A740C8" w:rsidRDefault="00000000" w:rsidP="00AB742A">
            <w:pPr>
              <w:spacing w:line="240" w:lineRule="auto"/>
              <w:jc w:val="center"/>
            </w:pPr>
            <w:r>
              <w:t>Teknik Informatika</w:t>
            </w:r>
          </w:p>
        </w:tc>
      </w:tr>
      <w:tr w:rsidR="00A740C8" w14:paraId="060E1163" w14:textId="77777777" w:rsidTr="00AA1B23">
        <w:trPr>
          <w:trHeight w:val="236"/>
        </w:trPr>
        <w:tc>
          <w:tcPr>
            <w:tcW w:w="3940" w:type="dxa"/>
            <w:vAlign w:val="center"/>
          </w:tcPr>
          <w:p w14:paraId="7761988B" w14:textId="77777777" w:rsidR="00A740C8" w:rsidRDefault="00000000" w:rsidP="00AB742A">
            <w:pPr>
              <w:spacing w:line="240" w:lineRule="auto"/>
              <w:jc w:val="center"/>
              <w:rPr>
                <w:color w:val="000000"/>
                <w:u w:val="single"/>
              </w:rPr>
            </w:pPr>
            <w:r>
              <w:rPr>
                <w:color w:val="000000"/>
                <w:u w:val="single"/>
              </w:rPr>
              <w:t>Rudy Ariyanto, S.T., M.CS</w:t>
            </w:r>
          </w:p>
          <w:p w14:paraId="76260B1F" w14:textId="77777777" w:rsidR="00A740C8" w:rsidRDefault="00000000" w:rsidP="00AB742A">
            <w:pPr>
              <w:spacing w:line="240" w:lineRule="auto"/>
              <w:jc w:val="center"/>
              <w:rPr>
                <w:rFonts w:eastAsia="Courier New"/>
                <w:color w:val="000000"/>
                <w:sz w:val="20"/>
                <w:szCs w:val="20"/>
              </w:rPr>
            </w:pPr>
            <w:r>
              <w:rPr>
                <w:color w:val="000000"/>
              </w:rPr>
              <w:t>NIP. 19711110 199903 1 002</w:t>
            </w:r>
          </w:p>
        </w:tc>
        <w:tc>
          <w:tcPr>
            <w:tcW w:w="4000" w:type="dxa"/>
            <w:vAlign w:val="center"/>
          </w:tcPr>
          <w:p w14:paraId="2C85A391" w14:textId="77777777" w:rsidR="00A740C8" w:rsidRDefault="00000000" w:rsidP="00AB742A">
            <w:pPr>
              <w:spacing w:line="240" w:lineRule="auto"/>
              <w:jc w:val="center"/>
              <w:rPr>
                <w:color w:val="000000"/>
                <w:u w:val="single"/>
              </w:rPr>
            </w:pPr>
            <w:r>
              <w:rPr>
                <w:color w:val="000000"/>
                <w:u w:val="single"/>
              </w:rPr>
              <w:t>Imam Fahrur Rozi, ST., MT.</w:t>
            </w:r>
          </w:p>
          <w:p w14:paraId="1DE0BC88" w14:textId="77777777" w:rsidR="00A740C8" w:rsidRDefault="00000000" w:rsidP="00AB742A">
            <w:pPr>
              <w:spacing w:line="240" w:lineRule="auto"/>
              <w:jc w:val="center"/>
              <w:rPr>
                <w:color w:val="000000"/>
              </w:rPr>
            </w:pPr>
            <w:r>
              <w:rPr>
                <w:color w:val="000000"/>
              </w:rPr>
              <w:t>NIP. 198406102008121004</w:t>
            </w:r>
          </w:p>
          <w:p w14:paraId="51AD727D" w14:textId="77777777" w:rsidR="00A740C8" w:rsidRDefault="00A740C8" w:rsidP="00AB742A">
            <w:pPr>
              <w:spacing w:line="240" w:lineRule="auto"/>
              <w:jc w:val="center"/>
              <w:rPr>
                <w:rFonts w:eastAsia="Courier New"/>
                <w:color w:val="000000"/>
                <w:sz w:val="20"/>
                <w:szCs w:val="20"/>
              </w:rPr>
            </w:pPr>
          </w:p>
        </w:tc>
      </w:tr>
    </w:tbl>
    <w:p w14:paraId="58DF1B60" w14:textId="77777777" w:rsidR="0034751C" w:rsidRDefault="00000000" w:rsidP="00AA1B23">
      <w:pPr>
        <w:rPr>
          <w:noProof/>
        </w:rPr>
      </w:pPr>
      <w:bookmarkStart w:id="8" w:name="_Toc96512744"/>
      <w:r>
        <w:rPr>
          <w:sz w:val="28"/>
          <w:szCs w:val="28"/>
          <w:lang w:val="es-ES"/>
        </w:rPr>
        <w:br w:type="page"/>
      </w:r>
      <w:r>
        <w:rPr>
          <w:sz w:val="28"/>
          <w:szCs w:val="28"/>
          <w:lang w:val="es-ES"/>
        </w:rPr>
        <w:lastRenderedPageBreak/>
        <w:t>DAFTAR ISI</w:t>
      </w:r>
      <w:bookmarkEnd w:id="6"/>
      <w:bookmarkEnd w:id="7"/>
      <w:bookmarkEnd w:id="8"/>
      <w:r>
        <w:rPr>
          <w:caps/>
          <w:sz w:val="28"/>
          <w:szCs w:val="28"/>
          <w:lang w:val="es-ES"/>
        </w:rPr>
        <w:fldChar w:fldCharType="begin"/>
      </w:r>
      <w:r>
        <w:rPr>
          <w:sz w:val="28"/>
          <w:szCs w:val="28"/>
          <w:lang w:val="es-ES"/>
        </w:rPr>
        <w:instrText xml:space="preserve"> TOC \o "1-3" \h \z \u </w:instrText>
      </w:r>
      <w:r>
        <w:rPr>
          <w:caps/>
          <w:sz w:val="28"/>
          <w:szCs w:val="28"/>
          <w:lang w:val="es-ES"/>
        </w:rPr>
        <w:fldChar w:fldCharType="separate"/>
      </w:r>
    </w:p>
    <w:p w14:paraId="022A2498" w14:textId="662B27BF" w:rsidR="0034751C" w:rsidRDefault="0034751C">
      <w:pPr>
        <w:pStyle w:val="TOC1"/>
        <w:rPr>
          <w:rFonts w:eastAsiaTheme="minorEastAsia" w:cstheme="minorBidi"/>
          <w:b w:val="0"/>
          <w:bCs w:val="0"/>
          <w:i w:val="0"/>
          <w:iCs w:val="0"/>
          <w:noProof/>
          <w:sz w:val="22"/>
          <w:szCs w:val="22"/>
          <w:lang w:val="id-ID" w:eastAsia="id-ID"/>
        </w:rPr>
      </w:pPr>
      <w:hyperlink w:anchor="_Toc110228651" w:history="1">
        <w:r w:rsidRPr="000C5552">
          <w:rPr>
            <w:rStyle w:val="Hyperlink"/>
            <w:noProof/>
            <w:lang w:val="es-ES"/>
          </w:rPr>
          <w:t>DAFTAR GAMBAR</w:t>
        </w:r>
        <w:r>
          <w:rPr>
            <w:noProof/>
            <w:webHidden/>
          </w:rPr>
          <w:tab/>
        </w:r>
        <w:r>
          <w:rPr>
            <w:noProof/>
            <w:webHidden/>
          </w:rPr>
          <w:fldChar w:fldCharType="begin"/>
        </w:r>
        <w:r>
          <w:rPr>
            <w:noProof/>
            <w:webHidden/>
          </w:rPr>
          <w:instrText xml:space="preserve"> PAGEREF _Toc110228651 \h </w:instrText>
        </w:r>
        <w:r>
          <w:rPr>
            <w:noProof/>
            <w:webHidden/>
          </w:rPr>
        </w:r>
        <w:r>
          <w:rPr>
            <w:noProof/>
            <w:webHidden/>
          </w:rPr>
          <w:fldChar w:fldCharType="separate"/>
        </w:r>
        <w:r>
          <w:rPr>
            <w:noProof/>
            <w:webHidden/>
          </w:rPr>
          <w:t>vi</w:t>
        </w:r>
        <w:r>
          <w:rPr>
            <w:noProof/>
            <w:webHidden/>
          </w:rPr>
          <w:fldChar w:fldCharType="end"/>
        </w:r>
      </w:hyperlink>
    </w:p>
    <w:p w14:paraId="25CA9238" w14:textId="2CE86409" w:rsidR="0034751C" w:rsidRDefault="0034751C">
      <w:pPr>
        <w:pStyle w:val="TOC1"/>
        <w:rPr>
          <w:rFonts w:eastAsiaTheme="minorEastAsia" w:cstheme="minorBidi"/>
          <w:b w:val="0"/>
          <w:bCs w:val="0"/>
          <w:i w:val="0"/>
          <w:iCs w:val="0"/>
          <w:noProof/>
          <w:sz w:val="22"/>
          <w:szCs w:val="22"/>
          <w:lang w:val="id-ID" w:eastAsia="id-ID"/>
        </w:rPr>
      </w:pPr>
      <w:hyperlink w:anchor="_Toc110228652" w:history="1">
        <w:r w:rsidRPr="000C5552">
          <w:rPr>
            <w:rStyle w:val="Hyperlink"/>
            <w:noProof/>
            <w:lang w:val="es-ES"/>
          </w:rPr>
          <w:t>DAFTAR TABEL</w:t>
        </w:r>
        <w:r>
          <w:rPr>
            <w:noProof/>
            <w:webHidden/>
          </w:rPr>
          <w:tab/>
        </w:r>
        <w:r>
          <w:rPr>
            <w:noProof/>
            <w:webHidden/>
          </w:rPr>
          <w:fldChar w:fldCharType="begin"/>
        </w:r>
        <w:r>
          <w:rPr>
            <w:noProof/>
            <w:webHidden/>
          </w:rPr>
          <w:instrText xml:space="preserve"> PAGEREF _Toc110228652 \h </w:instrText>
        </w:r>
        <w:r>
          <w:rPr>
            <w:noProof/>
            <w:webHidden/>
          </w:rPr>
        </w:r>
        <w:r>
          <w:rPr>
            <w:noProof/>
            <w:webHidden/>
          </w:rPr>
          <w:fldChar w:fldCharType="separate"/>
        </w:r>
        <w:r>
          <w:rPr>
            <w:noProof/>
            <w:webHidden/>
          </w:rPr>
          <w:t>vii</w:t>
        </w:r>
        <w:r>
          <w:rPr>
            <w:noProof/>
            <w:webHidden/>
          </w:rPr>
          <w:fldChar w:fldCharType="end"/>
        </w:r>
      </w:hyperlink>
    </w:p>
    <w:p w14:paraId="67582E42" w14:textId="328B54BC" w:rsidR="0034751C" w:rsidRDefault="0034751C">
      <w:pPr>
        <w:pStyle w:val="TOC1"/>
        <w:rPr>
          <w:rFonts w:eastAsiaTheme="minorEastAsia" w:cstheme="minorBidi"/>
          <w:b w:val="0"/>
          <w:bCs w:val="0"/>
          <w:i w:val="0"/>
          <w:iCs w:val="0"/>
          <w:noProof/>
          <w:sz w:val="22"/>
          <w:szCs w:val="22"/>
          <w:lang w:val="id-ID" w:eastAsia="id-ID"/>
        </w:rPr>
      </w:pPr>
      <w:hyperlink w:anchor="_Toc110228653" w:history="1">
        <w:r w:rsidRPr="000C5552">
          <w:rPr>
            <w:rStyle w:val="Hyperlink"/>
            <w:noProof/>
          </w:rPr>
          <w:t xml:space="preserve">BAB </w:t>
        </w:r>
        <w:r w:rsidRPr="000C5552">
          <w:rPr>
            <w:rStyle w:val="Hyperlink"/>
            <w:noProof/>
            <w:lang w:val="id-ID"/>
          </w:rPr>
          <w:t>I</w:t>
        </w:r>
        <w:r w:rsidRPr="000C5552">
          <w:rPr>
            <w:rStyle w:val="Hyperlink"/>
            <w:noProof/>
          </w:rPr>
          <w:t>.</w:t>
        </w:r>
        <w:r w:rsidRPr="000C5552">
          <w:rPr>
            <w:rStyle w:val="Hyperlink"/>
            <w:noProof/>
            <w:lang w:val="id-ID"/>
          </w:rPr>
          <w:t xml:space="preserve"> </w:t>
        </w:r>
        <w:r w:rsidRPr="000C5552">
          <w:rPr>
            <w:rStyle w:val="Hyperlink"/>
            <w:noProof/>
          </w:rPr>
          <w:t>PENDAHULUAN</w:t>
        </w:r>
        <w:r>
          <w:rPr>
            <w:noProof/>
            <w:webHidden/>
          </w:rPr>
          <w:tab/>
        </w:r>
        <w:r>
          <w:rPr>
            <w:noProof/>
            <w:webHidden/>
          </w:rPr>
          <w:fldChar w:fldCharType="begin"/>
        </w:r>
        <w:r>
          <w:rPr>
            <w:noProof/>
            <w:webHidden/>
          </w:rPr>
          <w:instrText xml:space="preserve"> PAGEREF _Toc110228653 \h </w:instrText>
        </w:r>
        <w:r>
          <w:rPr>
            <w:noProof/>
            <w:webHidden/>
          </w:rPr>
        </w:r>
        <w:r>
          <w:rPr>
            <w:noProof/>
            <w:webHidden/>
          </w:rPr>
          <w:fldChar w:fldCharType="separate"/>
        </w:r>
        <w:r>
          <w:rPr>
            <w:noProof/>
            <w:webHidden/>
          </w:rPr>
          <w:t>1</w:t>
        </w:r>
        <w:r>
          <w:rPr>
            <w:noProof/>
            <w:webHidden/>
          </w:rPr>
          <w:fldChar w:fldCharType="end"/>
        </w:r>
      </w:hyperlink>
    </w:p>
    <w:p w14:paraId="3CF3887F" w14:textId="6FF07772"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54" w:history="1">
        <w:r w:rsidRPr="000C5552">
          <w:rPr>
            <w:rStyle w:val="Hyperlink"/>
            <w:noProof/>
          </w:rPr>
          <w:t>1.1</w:t>
        </w:r>
        <w:r>
          <w:rPr>
            <w:rFonts w:eastAsiaTheme="minorEastAsia" w:cstheme="minorBidi"/>
            <w:b w:val="0"/>
            <w:bCs w:val="0"/>
            <w:noProof/>
            <w:lang w:val="id-ID" w:eastAsia="id-ID"/>
          </w:rPr>
          <w:tab/>
        </w:r>
        <w:r w:rsidRPr="000C5552">
          <w:rPr>
            <w:rStyle w:val="Hyperlink"/>
            <w:noProof/>
          </w:rPr>
          <w:t>Latar Belakang</w:t>
        </w:r>
        <w:r>
          <w:rPr>
            <w:noProof/>
            <w:webHidden/>
          </w:rPr>
          <w:tab/>
        </w:r>
        <w:r>
          <w:rPr>
            <w:noProof/>
            <w:webHidden/>
          </w:rPr>
          <w:fldChar w:fldCharType="begin"/>
        </w:r>
        <w:r>
          <w:rPr>
            <w:noProof/>
            <w:webHidden/>
          </w:rPr>
          <w:instrText xml:space="preserve"> PAGEREF _Toc110228654 \h </w:instrText>
        </w:r>
        <w:r>
          <w:rPr>
            <w:noProof/>
            <w:webHidden/>
          </w:rPr>
        </w:r>
        <w:r>
          <w:rPr>
            <w:noProof/>
            <w:webHidden/>
          </w:rPr>
          <w:fldChar w:fldCharType="separate"/>
        </w:r>
        <w:r>
          <w:rPr>
            <w:noProof/>
            <w:webHidden/>
          </w:rPr>
          <w:t>1</w:t>
        </w:r>
        <w:r>
          <w:rPr>
            <w:noProof/>
            <w:webHidden/>
          </w:rPr>
          <w:fldChar w:fldCharType="end"/>
        </w:r>
      </w:hyperlink>
    </w:p>
    <w:p w14:paraId="65C846E7" w14:textId="659A6227"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55" w:history="1">
        <w:r w:rsidRPr="000C5552">
          <w:rPr>
            <w:rStyle w:val="Hyperlink"/>
            <w:noProof/>
          </w:rPr>
          <w:t>1.2</w:t>
        </w:r>
        <w:r>
          <w:rPr>
            <w:rFonts w:eastAsiaTheme="minorEastAsia" w:cstheme="minorBidi"/>
            <w:b w:val="0"/>
            <w:bCs w:val="0"/>
            <w:noProof/>
            <w:lang w:val="id-ID" w:eastAsia="id-ID"/>
          </w:rPr>
          <w:tab/>
        </w:r>
        <w:r w:rsidRPr="000C5552">
          <w:rPr>
            <w:rStyle w:val="Hyperlink"/>
            <w:noProof/>
            <w:lang w:val="id-ID"/>
          </w:rPr>
          <w:t>Rumusan Masalah</w:t>
        </w:r>
        <w:r>
          <w:rPr>
            <w:noProof/>
            <w:webHidden/>
          </w:rPr>
          <w:tab/>
        </w:r>
        <w:r>
          <w:rPr>
            <w:noProof/>
            <w:webHidden/>
          </w:rPr>
          <w:fldChar w:fldCharType="begin"/>
        </w:r>
        <w:r>
          <w:rPr>
            <w:noProof/>
            <w:webHidden/>
          </w:rPr>
          <w:instrText xml:space="preserve"> PAGEREF _Toc110228655 \h </w:instrText>
        </w:r>
        <w:r>
          <w:rPr>
            <w:noProof/>
            <w:webHidden/>
          </w:rPr>
        </w:r>
        <w:r>
          <w:rPr>
            <w:noProof/>
            <w:webHidden/>
          </w:rPr>
          <w:fldChar w:fldCharType="separate"/>
        </w:r>
        <w:r>
          <w:rPr>
            <w:noProof/>
            <w:webHidden/>
          </w:rPr>
          <w:t>2</w:t>
        </w:r>
        <w:r>
          <w:rPr>
            <w:noProof/>
            <w:webHidden/>
          </w:rPr>
          <w:fldChar w:fldCharType="end"/>
        </w:r>
      </w:hyperlink>
    </w:p>
    <w:p w14:paraId="4F54F2CB" w14:textId="0972E737"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56" w:history="1">
        <w:r w:rsidRPr="000C5552">
          <w:rPr>
            <w:rStyle w:val="Hyperlink"/>
            <w:noProof/>
          </w:rPr>
          <w:t>1.3</w:t>
        </w:r>
        <w:r>
          <w:rPr>
            <w:rFonts w:eastAsiaTheme="minorEastAsia" w:cstheme="minorBidi"/>
            <w:b w:val="0"/>
            <w:bCs w:val="0"/>
            <w:noProof/>
            <w:lang w:val="id-ID" w:eastAsia="id-ID"/>
          </w:rPr>
          <w:tab/>
        </w:r>
        <w:r w:rsidRPr="000C5552">
          <w:rPr>
            <w:rStyle w:val="Hyperlink"/>
            <w:noProof/>
          </w:rPr>
          <w:t>Batasan Masalah</w:t>
        </w:r>
        <w:r>
          <w:rPr>
            <w:noProof/>
            <w:webHidden/>
          </w:rPr>
          <w:tab/>
        </w:r>
        <w:r>
          <w:rPr>
            <w:noProof/>
            <w:webHidden/>
          </w:rPr>
          <w:fldChar w:fldCharType="begin"/>
        </w:r>
        <w:r>
          <w:rPr>
            <w:noProof/>
            <w:webHidden/>
          </w:rPr>
          <w:instrText xml:space="preserve"> PAGEREF _Toc110228656 \h </w:instrText>
        </w:r>
        <w:r>
          <w:rPr>
            <w:noProof/>
            <w:webHidden/>
          </w:rPr>
        </w:r>
        <w:r>
          <w:rPr>
            <w:noProof/>
            <w:webHidden/>
          </w:rPr>
          <w:fldChar w:fldCharType="separate"/>
        </w:r>
        <w:r>
          <w:rPr>
            <w:noProof/>
            <w:webHidden/>
          </w:rPr>
          <w:t>3</w:t>
        </w:r>
        <w:r>
          <w:rPr>
            <w:noProof/>
            <w:webHidden/>
          </w:rPr>
          <w:fldChar w:fldCharType="end"/>
        </w:r>
      </w:hyperlink>
    </w:p>
    <w:p w14:paraId="08F33EA6" w14:textId="49D9F348"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57" w:history="1">
        <w:r w:rsidRPr="000C5552">
          <w:rPr>
            <w:rStyle w:val="Hyperlink"/>
            <w:noProof/>
          </w:rPr>
          <w:t>1.4</w:t>
        </w:r>
        <w:r>
          <w:rPr>
            <w:rFonts w:eastAsiaTheme="minorEastAsia" w:cstheme="minorBidi"/>
            <w:b w:val="0"/>
            <w:bCs w:val="0"/>
            <w:noProof/>
            <w:lang w:val="id-ID" w:eastAsia="id-ID"/>
          </w:rPr>
          <w:tab/>
        </w:r>
        <w:r w:rsidRPr="000C5552">
          <w:rPr>
            <w:rStyle w:val="Hyperlink"/>
            <w:noProof/>
          </w:rPr>
          <w:t>Tujuan</w:t>
        </w:r>
        <w:r>
          <w:rPr>
            <w:noProof/>
            <w:webHidden/>
          </w:rPr>
          <w:tab/>
        </w:r>
        <w:r>
          <w:rPr>
            <w:noProof/>
            <w:webHidden/>
          </w:rPr>
          <w:fldChar w:fldCharType="begin"/>
        </w:r>
        <w:r>
          <w:rPr>
            <w:noProof/>
            <w:webHidden/>
          </w:rPr>
          <w:instrText xml:space="preserve"> PAGEREF _Toc110228657 \h </w:instrText>
        </w:r>
        <w:r>
          <w:rPr>
            <w:noProof/>
            <w:webHidden/>
          </w:rPr>
        </w:r>
        <w:r>
          <w:rPr>
            <w:noProof/>
            <w:webHidden/>
          </w:rPr>
          <w:fldChar w:fldCharType="separate"/>
        </w:r>
        <w:r>
          <w:rPr>
            <w:noProof/>
            <w:webHidden/>
          </w:rPr>
          <w:t>3</w:t>
        </w:r>
        <w:r>
          <w:rPr>
            <w:noProof/>
            <w:webHidden/>
          </w:rPr>
          <w:fldChar w:fldCharType="end"/>
        </w:r>
      </w:hyperlink>
    </w:p>
    <w:p w14:paraId="76B7252B" w14:textId="3B35231A"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58" w:history="1">
        <w:r w:rsidRPr="000C5552">
          <w:rPr>
            <w:rStyle w:val="Hyperlink"/>
            <w:noProof/>
            <w:lang w:val="id-ID"/>
          </w:rPr>
          <w:t>1.5</w:t>
        </w:r>
        <w:r>
          <w:rPr>
            <w:rFonts w:eastAsiaTheme="minorEastAsia" w:cstheme="minorBidi"/>
            <w:b w:val="0"/>
            <w:bCs w:val="0"/>
            <w:noProof/>
            <w:lang w:val="id-ID" w:eastAsia="id-ID"/>
          </w:rPr>
          <w:tab/>
        </w:r>
        <w:r w:rsidRPr="000C5552">
          <w:rPr>
            <w:rStyle w:val="Hyperlink"/>
            <w:noProof/>
            <w:lang w:val="id-ID"/>
          </w:rPr>
          <w:t>Manfaat</w:t>
        </w:r>
        <w:r>
          <w:rPr>
            <w:noProof/>
            <w:webHidden/>
          </w:rPr>
          <w:tab/>
        </w:r>
        <w:r>
          <w:rPr>
            <w:noProof/>
            <w:webHidden/>
          </w:rPr>
          <w:fldChar w:fldCharType="begin"/>
        </w:r>
        <w:r>
          <w:rPr>
            <w:noProof/>
            <w:webHidden/>
          </w:rPr>
          <w:instrText xml:space="preserve"> PAGEREF _Toc110228658 \h </w:instrText>
        </w:r>
        <w:r>
          <w:rPr>
            <w:noProof/>
            <w:webHidden/>
          </w:rPr>
        </w:r>
        <w:r>
          <w:rPr>
            <w:noProof/>
            <w:webHidden/>
          </w:rPr>
          <w:fldChar w:fldCharType="separate"/>
        </w:r>
        <w:r>
          <w:rPr>
            <w:noProof/>
            <w:webHidden/>
          </w:rPr>
          <w:t>3</w:t>
        </w:r>
        <w:r>
          <w:rPr>
            <w:noProof/>
            <w:webHidden/>
          </w:rPr>
          <w:fldChar w:fldCharType="end"/>
        </w:r>
      </w:hyperlink>
    </w:p>
    <w:p w14:paraId="6B19CBAB" w14:textId="4D0AFA51" w:rsidR="0034751C" w:rsidRDefault="0034751C">
      <w:pPr>
        <w:pStyle w:val="TOC1"/>
        <w:rPr>
          <w:rFonts w:eastAsiaTheme="minorEastAsia" w:cstheme="minorBidi"/>
          <w:b w:val="0"/>
          <w:bCs w:val="0"/>
          <w:i w:val="0"/>
          <w:iCs w:val="0"/>
          <w:noProof/>
          <w:sz w:val="22"/>
          <w:szCs w:val="22"/>
          <w:lang w:val="id-ID" w:eastAsia="id-ID"/>
        </w:rPr>
      </w:pPr>
      <w:hyperlink w:anchor="_Toc110228659" w:history="1">
        <w:r w:rsidRPr="000C5552">
          <w:rPr>
            <w:rStyle w:val="Hyperlink"/>
            <w:noProof/>
          </w:rPr>
          <w:t xml:space="preserve">BAB </w:t>
        </w:r>
        <w:r w:rsidRPr="000C5552">
          <w:rPr>
            <w:rStyle w:val="Hyperlink"/>
            <w:noProof/>
            <w:lang w:val="id-ID"/>
          </w:rPr>
          <w:t>II.  LANDASAN TEORI</w:t>
        </w:r>
        <w:r>
          <w:rPr>
            <w:noProof/>
            <w:webHidden/>
          </w:rPr>
          <w:tab/>
        </w:r>
        <w:r>
          <w:rPr>
            <w:noProof/>
            <w:webHidden/>
          </w:rPr>
          <w:fldChar w:fldCharType="begin"/>
        </w:r>
        <w:r>
          <w:rPr>
            <w:noProof/>
            <w:webHidden/>
          </w:rPr>
          <w:instrText xml:space="preserve"> PAGEREF _Toc110228659 \h </w:instrText>
        </w:r>
        <w:r>
          <w:rPr>
            <w:noProof/>
            <w:webHidden/>
          </w:rPr>
        </w:r>
        <w:r>
          <w:rPr>
            <w:noProof/>
            <w:webHidden/>
          </w:rPr>
          <w:fldChar w:fldCharType="separate"/>
        </w:r>
        <w:r>
          <w:rPr>
            <w:noProof/>
            <w:webHidden/>
          </w:rPr>
          <w:t>4</w:t>
        </w:r>
        <w:r>
          <w:rPr>
            <w:noProof/>
            <w:webHidden/>
          </w:rPr>
          <w:fldChar w:fldCharType="end"/>
        </w:r>
      </w:hyperlink>
    </w:p>
    <w:p w14:paraId="57A7526F" w14:textId="5CF96054"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0" w:history="1">
        <w:r w:rsidRPr="000C5552">
          <w:rPr>
            <w:rStyle w:val="Hyperlink"/>
            <w:noProof/>
          </w:rPr>
          <w:t>2.1</w:t>
        </w:r>
        <w:r>
          <w:rPr>
            <w:rFonts w:eastAsiaTheme="minorEastAsia" w:cstheme="minorBidi"/>
            <w:b w:val="0"/>
            <w:bCs w:val="0"/>
            <w:noProof/>
            <w:lang w:val="id-ID" w:eastAsia="id-ID"/>
          </w:rPr>
          <w:tab/>
        </w:r>
        <w:r w:rsidRPr="000C5552">
          <w:rPr>
            <w:rStyle w:val="Hyperlink"/>
            <w:noProof/>
          </w:rPr>
          <w:t>Studi Literatur</w:t>
        </w:r>
        <w:r>
          <w:rPr>
            <w:noProof/>
            <w:webHidden/>
          </w:rPr>
          <w:tab/>
        </w:r>
        <w:r>
          <w:rPr>
            <w:noProof/>
            <w:webHidden/>
          </w:rPr>
          <w:fldChar w:fldCharType="begin"/>
        </w:r>
        <w:r>
          <w:rPr>
            <w:noProof/>
            <w:webHidden/>
          </w:rPr>
          <w:instrText xml:space="preserve"> PAGEREF _Toc110228660 \h </w:instrText>
        </w:r>
        <w:r>
          <w:rPr>
            <w:noProof/>
            <w:webHidden/>
          </w:rPr>
        </w:r>
        <w:r>
          <w:rPr>
            <w:noProof/>
            <w:webHidden/>
          </w:rPr>
          <w:fldChar w:fldCharType="separate"/>
        </w:r>
        <w:r>
          <w:rPr>
            <w:noProof/>
            <w:webHidden/>
          </w:rPr>
          <w:t>4</w:t>
        </w:r>
        <w:r>
          <w:rPr>
            <w:noProof/>
            <w:webHidden/>
          </w:rPr>
          <w:fldChar w:fldCharType="end"/>
        </w:r>
      </w:hyperlink>
    </w:p>
    <w:p w14:paraId="49125B25" w14:textId="3800D00C"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1" w:history="1">
        <w:r w:rsidRPr="000C5552">
          <w:rPr>
            <w:rStyle w:val="Hyperlink"/>
            <w:noProof/>
          </w:rPr>
          <w:t>2.2</w:t>
        </w:r>
        <w:r>
          <w:rPr>
            <w:rFonts w:eastAsiaTheme="minorEastAsia" w:cstheme="minorBidi"/>
            <w:b w:val="0"/>
            <w:bCs w:val="0"/>
            <w:noProof/>
            <w:lang w:val="id-ID" w:eastAsia="id-ID"/>
          </w:rPr>
          <w:tab/>
        </w:r>
        <w:r w:rsidRPr="000C5552">
          <w:rPr>
            <w:rStyle w:val="Hyperlink"/>
            <w:noProof/>
          </w:rPr>
          <w:t xml:space="preserve">iCLOP </w:t>
        </w:r>
        <w:r w:rsidRPr="000C5552">
          <w:rPr>
            <w:rStyle w:val="Hyperlink"/>
            <w:i/>
            <w:iCs/>
            <w:noProof/>
          </w:rPr>
          <w:t xml:space="preserve"> (Intelligent Computer-Assisted Programming Learning Platform)</w:t>
        </w:r>
        <w:r>
          <w:rPr>
            <w:noProof/>
            <w:webHidden/>
          </w:rPr>
          <w:tab/>
        </w:r>
        <w:r>
          <w:rPr>
            <w:noProof/>
            <w:webHidden/>
          </w:rPr>
          <w:fldChar w:fldCharType="begin"/>
        </w:r>
        <w:r>
          <w:rPr>
            <w:noProof/>
            <w:webHidden/>
          </w:rPr>
          <w:instrText xml:space="preserve"> PAGEREF _Toc110228661 \h </w:instrText>
        </w:r>
        <w:r>
          <w:rPr>
            <w:noProof/>
            <w:webHidden/>
          </w:rPr>
        </w:r>
        <w:r>
          <w:rPr>
            <w:noProof/>
            <w:webHidden/>
          </w:rPr>
          <w:fldChar w:fldCharType="separate"/>
        </w:r>
        <w:r>
          <w:rPr>
            <w:noProof/>
            <w:webHidden/>
          </w:rPr>
          <w:t>5</w:t>
        </w:r>
        <w:r>
          <w:rPr>
            <w:noProof/>
            <w:webHidden/>
          </w:rPr>
          <w:fldChar w:fldCharType="end"/>
        </w:r>
      </w:hyperlink>
    </w:p>
    <w:p w14:paraId="603F66B7" w14:textId="3FAAF9EC"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2" w:history="1">
        <w:r w:rsidRPr="000C5552">
          <w:rPr>
            <w:rStyle w:val="Hyperlink"/>
            <w:noProof/>
          </w:rPr>
          <w:t>2.3</w:t>
        </w:r>
        <w:r>
          <w:rPr>
            <w:rFonts w:eastAsiaTheme="minorEastAsia" w:cstheme="minorBidi"/>
            <w:b w:val="0"/>
            <w:bCs w:val="0"/>
            <w:noProof/>
            <w:lang w:val="id-ID" w:eastAsia="id-ID"/>
          </w:rPr>
          <w:tab/>
        </w:r>
        <w:r w:rsidRPr="000C5552">
          <w:rPr>
            <w:rStyle w:val="Hyperlink"/>
            <w:noProof/>
          </w:rPr>
          <w:t>DART</w:t>
        </w:r>
        <w:r>
          <w:rPr>
            <w:noProof/>
            <w:webHidden/>
          </w:rPr>
          <w:tab/>
        </w:r>
        <w:r>
          <w:rPr>
            <w:noProof/>
            <w:webHidden/>
          </w:rPr>
          <w:fldChar w:fldCharType="begin"/>
        </w:r>
        <w:r>
          <w:rPr>
            <w:noProof/>
            <w:webHidden/>
          </w:rPr>
          <w:instrText xml:space="preserve"> PAGEREF _Toc110228662 \h </w:instrText>
        </w:r>
        <w:r>
          <w:rPr>
            <w:noProof/>
            <w:webHidden/>
          </w:rPr>
        </w:r>
        <w:r>
          <w:rPr>
            <w:noProof/>
            <w:webHidden/>
          </w:rPr>
          <w:fldChar w:fldCharType="separate"/>
        </w:r>
        <w:r>
          <w:rPr>
            <w:noProof/>
            <w:webHidden/>
          </w:rPr>
          <w:t>6</w:t>
        </w:r>
        <w:r>
          <w:rPr>
            <w:noProof/>
            <w:webHidden/>
          </w:rPr>
          <w:fldChar w:fldCharType="end"/>
        </w:r>
      </w:hyperlink>
    </w:p>
    <w:p w14:paraId="7B54773C" w14:textId="7F7F3611"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3" w:history="1">
        <w:r w:rsidRPr="000C5552">
          <w:rPr>
            <w:rStyle w:val="Hyperlink"/>
            <w:noProof/>
          </w:rPr>
          <w:t>2.4</w:t>
        </w:r>
        <w:r>
          <w:rPr>
            <w:rFonts w:eastAsiaTheme="minorEastAsia" w:cstheme="minorBidi"/>
            <w:b w:val="0"/>
            <w:bCs w:val="0"/>
            <w:noProof/>
            <w:lang w:val="id-ID" w:eastAsia="id-ID"/>
          </w:rPr>
          <w:tab/>
        </w:r>
        <w:r w:rsidRPr="000C5552">
          <w:rPr>
            <w:rStyle w:val="Hyperlink"/>
            <w:noProof/>
          </w:rPr>
          <w:t>WIDGET</w:t>
        </w:r>
        <w:r>
          <w:rPr>
            <w:noProof/>
            <w:webHidden/>
          </w:rPr>
          <w:tab/>
        </w:r>
        <w:r>
          <w:rPr>
            <w:noProof/>
            <w:webHidden/>
          </w:rPr>
          <w:fldChar w:fldCharType="begin"/>
        </w:r>
        <w:r>
          <w:rPr>
            <w:noProof/>
            <w:webHidden/>
          </w:rPr>
          <w:instrText xml:space="preserve"> PAGEREF _Toc110228663 \h </w:instrText>
        </w:r>
        <w:r>
          <w:rPr>
            <w:noProof/>
            <w:webHidden/>
          </w:rPr>
        </w:r>
        <w:r>
          <w:rPr>
            <w:noProof/>
            <w:webHidden/>
          </w:rPr>
          <w:fldChar w:fldCharType="separate"/>
        </w:r>
        <w:r>
          <w:rPr>
            <w:noProof/>
            <w:webHidden/>
          </w:rPr>
          <w:t>7</w:t>
        </w:r>
        <w:r>
          <w:rPr>
            <w:noProof/>
            <w:webHidden/>
          </w:rPr>
          <w:fldChar w:fldCharType="end"/>
        </w:r>
      </w:hyperlink>
    </w:p>
    <w:p w14:paraId="726F2331" w14:textId="29DF5B57"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4" w:history="1">
        <w:r w:rsidRPr="000C5552">
          <w:rPr>
            <w:rStyle w:val="Hyperlink"/>
            <w:noProof/>
          </w:rPr>
          <w:t>2.5</w:t>
        </w:r>
        <w:r>
          <w:rPr>
            <w:rFonts w:eastAsiaTheme="minorEastAsia" w:cstheme="minorBidi"/>
            <w:b w:val="0"/>
            <w:bCs w:val="0"/>
            <w:noProof/>
            <w:lang w:val="id-ID" w:eastAsia="id-ID"/>
          </w:rPr>
          <w:tab/>
        </w:r>
        <w:r w:rsidRPr="000C5552">
          <w:rPr>
            <w:rStyle w:val="Hyperlink"/>
            <w:noProof/>
          </w:rPr>
          <w:t>Test Driven Development (TTD)</w:t>
        </w:r>
        <w:r>
          <w:rPr>
            <w:noProof/>
            <w:webHidden/>
          </w:rPr>
          <w:tab/>
        </w:r>
        <w:r>
          <w:rPr>
            <w:noProof/>
            <w:webHidden/>
          </w:rPr>
          <w:fldChar w:fldCharType="begin"/>
        </w:r>
        <w:r>
          <w:rPr>
            <w:noProof/>
            <w:webHidden/>
          </w:rPr>
          <w:instrText xml:space="preserve"> PAGEREF _Toc110228664 \h </w:instrText>
        </w:r>
        <w:r>
          <w:rPr>
            <w:noProof/>
            <w:webHidden/>
          </w:rPr>
        </w:r>
        <w:r>
          <w:rPr>
            <w:noProof/>
            <w:webHidden/>
          </w:rPr>
          <w:fldChar w:fldCharType="separate"/>
        </w:r>
        <w:r>
          <w:rPr>
            <w:noProof/>
            <w:webHidden/>
          </w:rPr>
          <w:t>7</w:t>
        </w:r>
        <w:r>
          <w:rPr>
            <w:noProof/>
            <w:webHidden/>
          </w:rPr>
          <w:fldChar w:fldCharType="end"/>
        </w:r>
      </w:hyperlink>
    </w:p>
    <w:p w14:paraId="2CA60C4F" w14:textId="265C273A"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5" w:history="1">
        <w:r w:rsidRPr="000C5552">
          <w:rPr>
            <w:rStyle w:val="Hyperlink"/>
            <w:noProof/>
          </w:rPr>
          <w:t>2.6</w:t>
        </w:r>
        <w:r>
          <w:rPr>
            <w:rFonts w:eastAsiaTheme="minorEastAsia" w:cstheme="minorBidi"/>
            <w:b w:val="0"/>
            <w:bCs w:val="0"/>
            <w:noProof/>
            <w:lang w:val="id-ID" w:eastAsia="id-ID"/>
          </w:rPr>
          <w:tab/>
        </w:r>
        <w:r w:rsidRPr="000C5552">
          <w:rPr>
            <w:rStyle w:val="Hyperlink"/>
            <w:noProof/>
          </w:rPr>
          <w:t>Unit Test dan Widget Test</w:t>
        </w:r>
        <w:r>
          <w:rPr>
            <w:noProof/>
            <w:webHidden/>
          </w:rPr>
          <w:tab/>
        </w:r>
        <w:r>
          <w:rPr>
            <w:noProof/>
            <w:webHidden/>
          </w:rPr>
          <w:fldChar w:fldCharType="begin"/>
        </w:r>
        <w:r>
          <w:rPr>
            <w:noProof/>
            <w:webHidden/>
          </w:rPr>
          <w:instrText xml:space="preserve"> PAGEREF _Toc110228665 \h </w:instrText>
        </w:r>
        <w:r>
          <w:rPr>
            <w:noProof/>
            <w:webHidden/>
          </w:rPr>
        </w:r>
        <w:r>
          <w:rPr>
            <w:noProof/>
            <w:webHidden/>
          </w:rPr>
          <w:fldChar w:fldCharType="separate"/>
        </w:r>
        <w:r>
          <w:rPr>
            <w:noProof/>
            <w:webHidden/>
          </w:rPr>
          <w:t>8</w:t>
        </w:r>
        <w:r>
          <w:rPr>
            <w:noProof/>
            <w:webHidden/>
          </w:rPr>
          <w:fldChar w:fldCharType="end"/>
        </w:r>
      </w:hyperlink>
    </w:p>
    <w:p w14:paraId="7932EFC3" w14:textId="311F4367"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6" w:history="1">
        <w:r w:rsidRPr="000C5552">
          <w:rPr>
            <w:rStyle w:val="Hyperlink"/>
            <w:noProof/>
          </w:rPr>
          <w:t>2.7</w:t>
        </w:r>
        <w:r>
          <w:rPr>
            <w:rFonts w:eastAsiaTheme="minorEastAsia" w:cstheme="minorBidi"/>
            <w:b w:val="0"/>
            <w:bCs w:val="0"/>
            <w:noProof/>
            <w:lang w:val="id-ID" w:eastAsia="id-ID"/>
          </w:rPr>
          <w:tab/>
        </w:r>
        <w:r w:rsidRPr="000C5552">
          <w:rPr>
            <w:rStyle w:val="Hyperlink"/>
            <w:noProof/>
          </w:rPr>
          <w:t>Learning Proces for Each Task</w:t>
        </w:r>
        <w:r>
          <w:rPr>
            <w:noProof/>
            <w:webHidden/>
          </w:rPr>
          <w:tab/>
        </w:r>
        <w:r>
          <w:rPr>
            <w:noProof/>
            <w:webHidden/>
          </w:rPr>
          <w:fldChar w:fldCharType="begin"/>
        </w:r>
        <w:r>
          <w:rPr>
            <w:noProof/>
            <w:webHidden/>
          </w:rPr>
          <w:instrText xml:space="preserve"> PAGEREF _Toc110228666 \h </w:instrText>
        </w:r>
        <w:r>
          <w:rPr>
            <w:noProof/>
            <w:webHidden/>
          </w:rPr>
        </w:r>
        <w:r>
          <w:rPr>
            <w:noProof/>
            <w:webHidden/>
          </w:rPr>
          <w:fldChar w:fldCharType="separate"/>
        </w:r>
        <w:r>
          <w:rPr>
            <w:noProof/>
            <w:webHidden/>
          </w:rPr>
          <w:t>8</w:t>
        </w:r>
        <w:r>
          <w:rPr>
            <w:noProof/>
            <w:webHidden/>
          </w:rPr>
          <w:fldChar w:fldCharType="end"/>
        </w:r>
      </w:hyperlink>
    </w:p>
    <w:p w14:paraId="32250D78" w14:textId="6201997C" w:rsidR="0034751C" w:rsidRDefault="0034751C">
      <w:pPr>
        <w:pStyle w:val="TOC1"/>
        <w:rPr>
          <w:rFonts w:eastAsiaTheme="minorEastAsia" w:cstheme="minorBidi"/>
          <w:b w:val="0"/>
          <w:bCs w:val="0"/>
          <w:i w:val="0"/>
          <w:iCs w:val="0"/>
          <w:noProof/>
          <w:sz w:val="22"/>
          <w:szCs w:val="22"/>
          <w:lang w:val="id-ID" w:eastAsia="id-ID"/>
        </w:rPr>
      </w:pPr>
      <w:hyperlink w:anchor="_Toc110228667" w:history="1">
        <w:r w:rsidRPr="000C5552">
          <w:rPr>
            <w:rStyle w:val="Hyperlink"/>
            <w:noProof/>
          </w:rPr>
          <w:t>BAB III.  METODOLOGI PENGEMBANGAN</w:t>
        </w:r>
        <w:r>
          <w:rPr>
            <w:noProof/>
            <w:webHidden/>
          </w:rPr>
          <w:tab/>
        </w:r>
        <w:r>
          <w:rPr>
            <w:noProof/>
            <w:webHidden/>
          </w:rPr>
          <w:fldChar w:fldCharType="begin"/>
        </w:r>
        <w:r>
          <w:rPr>
            <w:noProof/>
            <w:webHidden/>
          </w:rPr>
          <w:instrText xml:space="preserve"> PAGEREF _Toc110228667 \h </w:instrText>
        </w:r>
        <w:r>
          <w:rPr>
            <w:noProof/>
            <w:webHidden/>
          </w:rPr>
        </w:r>
        <w:r>
          <w:rPr>
            <w:noProof/>
            <w:webHidden/>
          </w:rPr>
          <w:fldChar w:fldCharType="separate"/>
        </w:r>
        <w:r>
          <w:rPr>
            <w:noProof/>
            <w:webHidden/>
          </w:rPr>
          <w:t>10</w:t>
        </w:r>
        <w:r>
          <w:rPr>
            <w:noProof/>
            <w:webHidden/>
          </w:rPr>
          <w:fldChar w:fldCharType="end"/>
        </w:r>
      </w:hyperlink>
    </w:p>
    <w:p w14:paraId="5282715C" w14:textId="294AC604"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8" w:history="1">
        <w:r w:rsidRPr="000C5552">
          <w:rPr>
            <w:rStyle w:val="Hyperlink"/>
            <w:noProof/>
          </w:rPr>
          <w:t>3.1</w:t>
        </w:r>
        <w:r>
          <w:rPr>
            <w:rFonts w:eastAsiaTheme="minorEastAsia" w:cstheme="minorBidi"/>
            <w:b w:val="0"/>
            <w:bCs w:val="0"/>
            <w:noProof/>
            <w:lang w:val="id-ID" w:eastAsia="id-ID"/>
          </w:rPr>
          <w:tab/>
        </w:r>
        <w:r w:rsidRPr="000C5552">
          <w:rPr>
            <w:rStyle w:val="Hyperlink"/>
            <w:noProof/>
          </w:rPr>
          <w:t>Metode Pengambilan Data</w:t>
        </w:r>
        <w:r>
          <w:rPr>
            <w:noProof/>
            <w:webHidden/>
          </w:rPr>
          <w:tab/>
        </w:r>
        <w:r>
          <w:rPr>
            <w:noProof/>
            <w:webHidden/>
          </w:rPr>
          <w:fldChar w:fldCharType="begin"/>
        </w:r>
        <w:r>
          <w:rPr>
            <w:noProof/>
            <w:webHidden/>
          </w:rPr>
          <w:instrText xml:space="preserve"> PAGEREF _Toc110228668 \h </w:instrText>
        </w:r>
        <w:r>
          <w:rPr>
            <w:noProof/>
            <w:webHidden/>
          </w:rPr>
        </w:r>
        <w:r>
          <w:rPr>
            <w:noProof/>
            <w:webHidden/>
          </w:rPr>
          <w:fldChar w:fldCharType="separate"/>
        </w:r>
        <w:r>
          <w:rPr>
            <w:noProof/>
            <w:webHidden/>
          </w:rPr>
          <w:t>10</w:t>
        </w:r>
        <w:r>
          <w:rPr>
            <w:noProof/>
            <w:webHidden/>
          </w:rPr>
          <w:fldChar w:fldCharType="end"/>
        </w:r>
      </w:hyperlink>
    </w:p>
    <w:p w14:paraId="7143BC2C" w14:textId="47EA2148"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69" w:history="1">
        <w:r w:rsidRPr="000C5552">
          <w:rPr>
            <w:rStyle w:val="Hyperlink"/>
            <w:noProof/>
          </w:rPr>
          <w:t>3.2</w:t>
        </w:r>
        <w:r>
          <w:rPr>
            <w:rFonts w:eastAsiaTheme="minorEastAsia" w:cstheme="minorBidi"/>
            <w:b w:val="0"/>
            <w:bCs w:val="0"/>
            <w:noProof/>
            <w:lang w:val="id-ID" w:eastAsia="id-ID"/>
          </w:rPr>
          <w:tab/>
        </w:r>
        <w:r w:rsidRPr="000C5552">
          <w:rPr>
            <w:rStyle w:val="Hyperlink"/>
            <w:noProof/>
          </w:rPr>
          <w:t>Metode Pengolahan Data</w:t>
        </w:r>
        <w:r>
          <w:rPr>
            <w:noProof/>
            <w:webHidden/>
          </w:rPr>
          <w:tab/>
        </w:r>
        <w:r>
          <w:rPr>
            <w:noProof/>
            <w:webHidden/>
          </w:rPr>
          <w:fldChar w:fldCharType="begin"/>
        </w:r>
        <w:r>
          <w:rPr>
            <w:noProof/>
            <w:webHidden/>
          </w:rPr>
          <w:instrText xml:space="preserve"> PAGEREF _Toc110228669 \h </w:instrText>
        </w:r>
        <w:r>
          <w:rPr>
            <w:noProof/>
            <w:webHidden/>
          </w:rPr>
        </w:r>
        <w:r>
          <w:rPr>
            <w:noProof/>
            <w:webHidden/>
          </w:rPr>
          <w:fldChar w:fldCharType="separate"/>
        </w:r>
        <w:r>
          <w:rPr>
            <w:noProof/>
            <w:webHidden/>
          </w:rPr>
          <w:t>10</w:t>
        </w:r>
        <w:r>
          <w:rPr>
            <w:noProof/>
            <w:webHidden/>
          </w:rPr>
          <w:fldChar w:fldCharType="end"/>
        </w:r>
      </w:hyperlink>
    </w:p>
    <w:p w14:paraId="4E96D773" w14:textId="7EEFADD3"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70" w:history="1">
        <w:r w:rsidRPr="000C5552">
          <w:rPr>
            <w:rStyle w:val="Hyperlink"/>
            <w:noProof/>
          </w:rPr>
          <w:t>3.3</w:t>
        </w:r>
        <w:r>
          <w:rPr>
            <w:rFonts w:eastAsiaTheme="minorEastAsia" w:cstheme="minorBidi"/>
            <w:b w:val="0"/>
            <w:bCs w:val="0"/>
            <w:noProof/>
            <w:lang w:val="id-ID" w:eastAsia="id-ID"/>
          </w:rPr>
          <w:tab/>
        </w:r>
        <w:r w:rsidRPr="000C5552">
          <w:rPr>
            <w:rStyle w:val="Hyperlink"/>
            <w:noProof/>
          </w:rPr>
          <w:t>Metode Pengembangan Perangkat Lunak</w:t>
        </w:r>
        <w:r>
          <w:rPr>
            <w:noProof/>
            <w:webHidden/>
          </w:rPr>
          <w:tab/>
        </w:r>
        <w:r>
          <w:rPr>
            <w:noProof/>
            <w:webHidden/>
          </w:rPr>
          <w:fldChar w:fldCharType="begin"/>
        </w:r>
        <w:r>
          <w:rPr>
            <w:noProof/>
            <w:webHidden/>
          </w:rPr>
          <w:instrText xml:space="preserve"> PAGEREF _Toc110228670 \h </w:instrText>
        </w:r>
        <w:r>
          <w:rPr>
            <w:noProof/>
            <w:webHidden/>
          </w:rPr>
        </w:r>
        <w:r>
          <w:rPr>
            <w:noProof/>
            <w:webHidden/>
          </w:rPr>
          <w:fldChar w:fldCharType="separate"/>
        </w:r>
        <w:r>
          <w:rPr>
            <w:noProof/>
            <w:webHidden/>
          </w:rPr>
          <w:t>11</w:t>
        </w:r>
        <w:r>
          <w:rPr>
            <w:noProof/>
            <w:webHidden/>
          </w:rPr>
          <w:fldChar w:fldCharType="end"/>
        </w:r>
      </w:hyperlink>
    </w:p>
    <w:p w14:paraId="0BD42D2C" w14:textId="38D187AE" w:rsidR="0034751C" w:rsidRDefault="0034751C">
      <w:pPr>
        <w:pStyle w:val="TOC3"/>
        <w:tabs>
          <w:tab w:val="left" w:pos="1200"/>
          <w:tab w:val="right" w:leader="dot" w:pos="7928"/>
        </w:tabs>
        <w:rPr>
          <w:rFonts w:eastAsiaTheme="minorEastAsia" w:cstheme="minorBidi"/>
          <w:noProof/>
          <w:sz w:val="22"/>
          <w:szCs w:val="22"/>
          <w:lang w:val="id-ID" w:eastAsia="id-ID"/>
        </w:rPr>
      </w:pPr>
      <w:hyperlink w:anchor="_Toc110228671" w:history="1">
        <w:r w:rsidRPr="000C5552">
          <w:rPr>
            <w:rStyle w:val="Hyperlink"/>
            <w:b/>
            <w:noProof/>
          </w:rPr>
          <w:t>3.3.1</w:t>
        </w:r>
        <w:r>
          <w:rPr>
            <w:rFonts w:eastAsiaTheme="minorEastAsia" w:cstheme="minorBidi"/>
            <w:noProof/>
            <w:sz w:val="22"/>
            <w:szCs w:val="22"/>
            <w:lang w:val="id-ID" w:eastAsia="id-ID"/>
          </w:rPr>
          <w:tab/>
        </w:r>
        <w:r w:rsidRPr="000C5552">
          <w:rPr>
            <w:rStyle w:val="Hyperlink"/>
            <w:b/>
            <w:noProof/>
          </w:rPr>
          <w:t>Analisa Kebutuhan Sistem</w:t>
        </w:r>
        <w:r>
          <w:rPr>
            <w:noProof/>
            <w:webHidden/>
          </w:rPr>
          <w:tab/>
        </w:r>
        <w:r>
          <w:rPr>
            <w:noProof/>
            <w:webHidden/>
          </w:rPr>
          <w:fldChar w:fldCharType="begin"/>
        </w:r>
        <w:r>
          <w:rPr>
            <w:noProof/>
            <w:webHidden/>
          </w:rPr>
          <w:instrText xml:space="preserve"> PAGEREF _Toc110228671 \h </w:instrText>
        </w:r>
        <w:r>
          <w:rPr>
            <w:noProof/>
            <w:webHidden/>
          </w:rPr>
        </w:r>
        <w:r>
          <w:rPr>
            <w:noProof/>
            <w:webHidden/>
          </w:rPr>
          <w:fldChar w:fldCharType="separate"/>
        </w:r>
        <w:r>
          <w:rPr>
            <w:noProof/>
            <w:webHidden/>
          </w:rPr>
          <w:t>11</w:t>
        </w:r>
        <w:r>
          <w:rPr>
            <w:noProof/>
            <w:webHidden/>
          </w:rPr>
          <w:fldChar w:fldCharType="end"/>
        </w:r>
      </w:hyperlink>
    </w:p>
    <w:p w14:paraId="65D5B504" w14:textId="1D6C8674" w:rsidR="0034751C" w:rsidRDefault="0034751C">
      <w:pPr>
        <w:pStyle w:val="TOC3"/>
        <w:tabs>
          <w:tab w:val="left" w:pos="1200"/>
          <w:tab w:val="right" w:leader="dot" w:pos="7928"/>
        </w:tabs>
        <w:rPr>
          <w:rFonts w:eastAsiaTheme="minorEastAsia" w:cstheme="minorBidi"/>
          <w:noProof/>
          <w:sz w:val="22"/>
          <w:szCs w:val="22"/>
          <w:lang w:val="id-ID" w:eastAsia="id-ID"/>
        </w:rPr>
      </w:pPr>
      <w:hyperlink w:anchor="_Toc110228672" w:history="1">
        <w:r w:rsidRPr="000C5552">
          <w:rPr>
            <w:rStyle w:val="Hyperlink"/>
            <w:b/>
            <w:noProof/>
          </w:rPr>
          <w:t>3.3.2</w:t>
        </w:r>
        <w:r>
          <w:rPr>
            <w:rFonts w:eastAsiaTheme="minorEastAsia" w:cstheme="minorBidi"/>
            <w:noProof/>
            <w:sz w:val="22"/>
            <w:szCs w:val="22"/>
            <w:lang w:val="id-ID" w:eastAsia="id-ID"/>
          </w:rPr>
          <w:tab/>
        </w:r>
        <w:r w:rsidRPr="000C5552">
          <w:rPr>
            <w:rStyle w:val="Hyperlink"/>
            <w:b/>
            <w:noProof/>
          </w:rPr>
          <w:t>Desain Sistem dan Perangkat Lunak</w:t>
        </w:r>
        <w:r>
          <w:rPr>
            <w:noProof/>
            <w:webHidden/>
          </w:rPr>
          <w:tab/>
        </w:r>
        <w:r>
          <w:rPr>
            <w:noProof/>
            <w:webHidden/>
          </w:rPr>
          <w:fldChar w:fldCharType="begin"/>
        </w:r>
        <w:r>
          <w:rPr>
            <w:noProof/>
            <w:webHidden/>
          </w:rPr>
          <w:instrText xml:space="preserve"> PAGEREF _Toc110228672 \h </w:instrText>
        </w:r>
        <w:r>
          <w:rPr>
            <w:noProof/>
            <w:webHidden/>
          </w:rPr>
        </w:r>
        <w:r>
          <w:rPr>
            <w:noProof/>
            <w:webHidden/>
          </w:rPr>
          <w:fldChar w:fldCharType="separate"/>
        </w:r>
        <w:r>
          <w:rPr>
            <w:noProof/>
            <w:webHidden/>
          </w:rPr>
          <w:t>12</w:t>
        </w:r>
        <w:r>
          <w:rPr>
            <w:noProof/>
            <w:webHidden/>
          </w:rPr>
          <w:fldChar w:fldCharType="end"/>
        </w:r>
      </w:hyperlink>
    </w:p>
    <w:p w14:paraId="528E57F5" w14:textId="2BC8178D" w:rsidR="0034751C" w:rsidRDefault="0034751C">
      <w:pPr>
        <w:pStyle w:val="TOC3"/>
        <w:tabs>
          <w:tab w:val="left" w:pos="1200"/>
          <w:tab w:val="right" w:leader="dot" w:pos="7928"/>
        </w:tabs>
        <w:rPr>
          <w:rFonts w:eastAsiaTheme="minorEastAsia" w:cstheme="minorBidi"/>
          <w:noProof/>
          <w:sz w:val="22"/>
          <w:szCs w:val="22"/>
          <w:lang w:val="id-ID" w:eastAsia="id-ID"/>
        </w:rPr>
      </w:pPr>
      <w:hyperlink w:anchor="_Toc110228673" w:history="1">
        <w:r w:rsidRPr="000C5552">
          <w:rPr>
            <w:rStyle w:val="Hyperlink"/>
            <w:b/>
            <w:noProof/>
          </w:rPr>
          <w:t>3.3.3</w:t>
        </w:r>
        <w:r>
          <w:rPr>
            <w:rFonts w:eastAsiaTheme="minorEastAsia" w:cstheme="minorBidi"/>
            <w:noProof/>
            <w:sz w:val="22"/>
            <w:szCs w:val="22"/>
            <w:lang w:val="id-ID" w:eastAsia="id-ID"/>
          </w:rPr>
          <w:tab/>
        </w:r>
        <w:r w:rsidRPr="000C5552">
          <w:rPr>
            <w:rStyle w:val="Hyperlink"/>
            <w:b/>
            <w:noProof/>
          </w:rPr>
          <w:t>Desain</w:t>
        </w:r>
        <w:r>
          <w:rPr>
            <w:noProof/>
            <w:webHidden/>
          </w:rPr>
          <w:tab/>
        </w:r>
        <w:r>
          <w:rPr>
            <w:noProof/>
            <w:webHidden/>
          </w:rPr>
          <w:fldChar w:fldCharType="begin"/>
        </w:r>
        <w:r>
          <w:rPr>
            <w:noProof/>
            <w:webHidden/>
          </w:rPr>
          <w:instrText xml:space="preserve"> PAGEREF _Toc110228673 \h </w:instrText>
        </w:r>
        <w:r>
          <w:rPr>
            <w:noProof/>
            <w:webHidden/>
          </w:rPr>
        </w:r>
        <w:r>
          <w:rPr>
            <w:noProof/>
            <w:webHidden/>
          </w:rPr>
          <w:fldChar w:fldCharType="separate"/>
        </w:r>
        <w:r>
          <w:rPr>
            <w:noProof/>
            <w:webHidden/>
          </w:rPr>
          <w:t>14</w:t>
        </w:r>
        <w:r>
          <w:rPr>
            <w:noProof/>
            <w:webHidden/>
          </w:rPr>
          <w:fldChar w:fldCharType="end"/>
        </w:r>
      </w:hyperlink>
    </w:p>
    <w:p w14:paraId="39D1355C" w14:textId="4DCD3149" w:rsidR="0034751C" w:rsidRDefault="0034751C">
      <w:pPr>
        <w:pStyle w:val="TOC3"/>
        <w:tabs>
          <w:tab w:val="left" w:pos="1200"/>
          <w:tab w:val="right" w:leader="dot" w:pos="7928"/>
        </w:tabs>
        <w:rPr>
          <w:rFonts w:eastAsiaTheme="minorEastAsia" w:cstheme="minorBidi"/>
          <w:noProof/>
          <w:sz w:val="22"/>
          <w:szCs w:val="22"/>
          <w:lang w:val="id-ID" w:eastAsia="id-ID"/>
        </w:rPr>
      </w:pPr>
      <w:hyperlink w:anchor="_Toc110228674" w:history="1">
        <w:r w:rsidRPr="000C5552">
          <w:rPr>
            <w:rStyle w:val="Hyperlink"/>
            <w:b/>
            <w:noProof/>
          </w:rPr>
          <w:t>3.3.4</w:t>
        </w:r>
        <w:r>
          <w:rPr>
            <w:rFonts w:eastAsiaTheme="minorEastAsia" w:cstheme="minorBidi"/>
            <w:noProof/>
            <w:sz w:val="22"/>
            <w:szCs w:val="22"/>
            <w:lang w:val="id-ID" w:eastAsia="id-ID"/>
          </w:rPr>
          <w:tab/>
        </w:r>
        <w:r w:rsidRPr="000C5552">
          <w:rPr>
            <w:rStyle w:val="Hyperlink"/>
            <w:b/>
            <w:noProof/>
          </w:rPr>
          <w:t>Materi dan Pengujian Sistem</w:t>
        </w:r>
        <w:r>
          <w:rPr>
            <w:noProof/>
            <w:webHidden/>
          </w:rPr>
          <w:tab/>
        </w:r>
        <w:r>
          <w:rPr>
            <w:noProof/>
            <w:webHidden/>
          </w:rPr>
          <w:fldChar w:fldCharType="begin"/>
        </w:r>
        <w:r>
          <w:rPr>
            <w:noProof/>
            <w:webHidden/>
          </w:rPr>
          <w:instrText xml:space="preserve"> PAGEREF _Toc110228674 \h </w:instrText>
        </w:r>
        <w:r>
          <w:rPr>
            <w:noProof/>
            <w:webHidden/>
          </w:rPr>
        </w:r>
        <w:r>
          <w:rPr>
            <w:noProof/>
            <w:webHidden/>
          </w:rPr>
          <w:fldChar w:fldCharType="separate"/>
        </w:r>
        <w:r>
          <w:rPr>
            <w:noProof/>
            <w:webHidden/>
          </w:rPr>
          <w:t>17</w:t>
        </w:r>
        <w:r>
          <w:rPr>
            <w:noProof/>
            <w:webHidden/>
          </w:rPr>
          <w:fldChar w:fldCharType="end"/>
        </w:r>
      </w:hyperlink>
    </w:p>
    <w:p w14:paraId="29F8DEB8" w14:textId="4639A001"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75" w:history="1">
        <w:r w:rsidRPr="000C5552">
          <w:rPr>
            <w:rStyle w:val="Hyperlink"/>
            <w:noProof/>
          </w:rPr>
          <w:t>3.4</w:t>
        </w:r>
        <w:r>
          <w:rPr>
            <w:rFonts w:eastAsiaTheme="minorEastAsia" w:cstheme="minorBidi"/>
            <w:b w:val="0"/>
            <w:bCs w:val="0"/>
            <w:noProof/>
            <w:lang w:val="id-ID" w:eastAsia="id-ID"/>
          </w:rPr>
          <w:tab/>
        </w:r>
        <w:r w:rsidRPr="000C5552">
          <w:rPr>
            <w:rStyle w:val="Hyperlink"/>
            <w:noProof/>
          </w:rPr>
          <w:t>Metode Pengembangan</w:t>
        </w:r>
        <w:r>
          <w:rPr>
            <w:noProof/>
            <w:webHidden/>
          </w:rPr>
          <w:tab/>
        </w:r>
        <w:r>
          <w:rPr>
            <w:noProof/>
            <w:webHidden/>
          </w:rPr>
          <w:fldChar w:fldCharType="begin"/>
        </w:r>
        <w:r>
          <w:rPr>
            <w:noProof/>
            <w:webHidden/>
          </w:rPr>
          <w:instrText xml:space="preserve"> PAGEREF _Toc110228675 \h </w:instrText>
        </w:r>
        <w:r>
          <w:rPr>
            <w:noProof/>
            <w:webHidden/>
          </w:rPr>
        </w:r>
        <w:r>
          <w:rPr>
            <w:noProof/>
            <w:webHidden/>
          </w:rPr>
          <w:fldChar w:fldCharType="separate"/>
        </w:r>
        <w:r>
          <w:rPr>
            <w:noProof/>
            <w:webHidden/>
          </w:rPr>
          <w:t>19</w:t>
        </w:r>
        <w:r>
          <w:rPr>
            <w:noProof/>
            <w:webHidden/>
          </w:rPr>
          <w:fldChar w:fldCharType="end"/>
        </w:r>
      </w:hyperlink>
    </w:p>
    <w:p w14:paraId="4B84F995" w14:textId="347B7239" w:rsidR="0034751C" w:rsidRDefault="0034751C">
      <w:pPr>
        <w:pStyle w:val="TOC2"/>
        <w:tabs>
          <w:tab w:val="left" w:pos="960"/>
          <w:tab w:val="right" w:leader="dot" w:pos="7928"/>
        </w:tabs>
        <w:rPr>
          <w:rFonts w:eastAsiaTheme="minorEastAsia" w:cstheme="minorBidi"/>
          <w:b w:val="0"/>
          <w:bCs w:val="0"/>
          <w:noProof/>
          <w:lang w:val="id-ID" w:eastAsia="id-ID"/>
        </w:rPr>
      </w:pPr>
      <w:hyperlink w:anchor="_Toc110228676" w:history="1">
        <w:r w:rsidRPr="000C5552">
          <w:rPr>
            <w:rStyle w:val="Hyperlink"/>
            <w:noProof/>
          </w:rPr>
          <w:t>3.5</w:t>
        </w:r>
        <w:r>
          <w:rPr>
            <w:rFonts w:eastAsiaTheme="minorEastAsia" w:cstheme="minorBidi"/>
            <w:b w:val="0"/>
            <w:bCs w:val="0"/>
            <w:noProof/>
            <w:lang w:val="id-ID" w:eastAsia="id-ID"/>
          </w:rPr>
          <w:tab/>
        </w:r>
        <w:r w:rsidRPr="000C5552">
          <w:rPr>
            <w:rStyle w:val="Hyperlink"/>
            <w:noProof/>
          </w:rPr>
          <w:t>Metode Pengujian</w:t>
        </w:r>
        <w:r>
          <w:rPr>
            <w:noProof/>
            <w:webHidden/>
          </w:rPr>
          <w:tab/>
        </w:r>
        <w:r>
          <w:rPr>
            <w:noProof/>
            <w:webHidden/>
          </w:rPr>
          <w:fldChar w:fldCharType="begin"/>
        </w:r>
        <w:r>
          <w:rPr>
            <w:noProof/>
            <w:webHidden/>
          </w:rPr>
          <w:instrText xml:space="preserve"> PAGEREF _Toc110228676 \h </w:instrText>
        </w:r>
        <w:r>
          <w:rPr>
            <w:noProof/>
            <w:webHidden/>
          </w:rPr>
        </w:r>
        <w:r>
          <w:rPr>
            <w:noProof/>
            <w:webHidden/>
          </w:rPr>
          <w:fldChar w:fldCharType="separate"/>
        </w:r>
        <w:r>
          <w:rPr>
            <w:noProof/>
            <w:webHidden/>
          </w:rPr>
          <w:t>20</w:t>
        </w:r>
        <w:r>
          <w:rPr>
            <w:noProof/>
            <w:webHidden/>
          </w:rPr>
          <w:fldChar w:fldCharType="end"/>
        </w:r>
      </w:hyperlink>
    </w:p>
    <w:p w14:paraId="4767A092" w14:textId="61BC438B" w:rsidR="0034751C" w:rsidRDefault="0034751C">
      <w:pPr>
        <w:pStyle w:val="TOC1"/>
        <w:rPr>
          <w:rFonts w:eastAsiaTheme="minorEastAsia" w:cstheme="minorBidi"/>
          <w:b w:val="0"/>
          <w:bCs w:val="0"/>
          <w:i w:val="0"/>
          <w:iCs w:val="0"/>
          <w:noProof/>
          <w:sz w:val="22"/>
          <w:szCs w:val="22"/>
          <w:lang w:val="id-ID" w:eastAsia="id-ID"/>
        </w:rPr>
      </w:pPr>
      <w:hyperlink w:anchor="_Toc110228677" w:history="1">
        <w:r w:rsidRPr="000C5552">
          <w:rPr>
            <w:rStyle w:val="Hyperlink"/>
            <w:noProof/>
          </w:rPr>
          <w:t>DAFTAR PUSTAKA</w:t>
        </w:r>
        <w:r>
          <w:rPr>
            <w:noProof/>
            <w:webHidden/>
          </w:rPr>
          <w:tab/>
        </w:r>
        <w:r>
          <w:rPr>
            <w:noProof/>
            <w:webHidden/>
          </w:rPr>
          <w:fldChar w:fldCharType="begin"/>
        </w:r>
        <w:r>
          <w:rPr>
            <w:noProof/>
            <w:webHidden/>
          </w:rPr>
          <w:instrText xml:space="preserve"> PAGEREF _Toc110228677 \h </w:instrText>
        </w:r>
        <w:r>
          <w:rPr>
            <w:noProof/>
            <w:webHidden/>
          </w:rPr>
        </w:r>
        <w:r>
          <w:rPr>
            <w:noProof/>
            <w:webHidden/>
          </w:rPr>
          <w:fldChar w:fldCharType="separate"/>
        </w:r>
        <w:r>
          <w:rPr>
            <w:noProof/>
            <w:webHidden/>
          </w:rPr>
          <w:t>21</w:t>
        </w:r>
        <w:r>
          <w:rPr>
            <w:noProof/>
            <w:webHidden/>
          </w:rPr>
          <w:fldChar w:fldCharType="end"/>
        </w:r>
      </w:hyperlink>
    </w:p>
    <w:p w14:paraId="47D15C43" w14:textId="142A183A" w:rsidR="00A740C8" w:rsidRDefault="00000000" w:rsidP="00730703">
      <w:pPr>
        <w:pStyle w:val="TOC1"/>
        <w:rPr>
          <w:rFonts w:ascii="Times New Roman" w:eastAsiaTheme="minorEastAsia" w:hAnsi="Times New Roman" w:cs="Times New Roman"/>
          <w:b w:val="0"/>
          <w:bCs w:val="0"/>
          <w:i w:val="0"/>
          <w:iCs w:val="0"/>
          <w:sz w:val="22"/>
          <w:szCs w:val="22"/>
          <w:lang w:val="id-ID" w:eastAsia="id-ID"/>
        </w:rPr>
      </w:pPr>
      <w:r>
        <w:rPr>
          <w:rFonts w:ascii="Times New Roman" w:hAnsi="Times New Roman" w:cs="Times New Roman"/>
          <w:sz w:val="28"/>
          <w:szCs w:val="28"/>
          <w:lang w:val="es-ES"/>
        </w:rPr>
        <w:fldChar w:fldCharType="end"/>
      </w:r>
    </w:p>
    <w:p w14:paraId="5DD87186" w14:textId="77777777" w:rsidR="00A740C8" w:rsidRDefault="00000000" w:rsidP="00730703">
      <w:pPr>
        <w:rPr>
          <w:b/>
          <w:caps/>
          <w:sz w:val="28"/>
          <w:szCs w:val="28"/>
          <w:lang w:val="es-ES"/>
        </w:rPr>
      </w:pPr>
      <w:bookmarkStart w:id="9" w:name="_Toc28262185"/>
      <w:bookmarkStart w:id="10" w:name="_Toc28262709"/>
      <w:r>
        <w:rPr>
          <w:sz w:val="28"/>
          <w:szCs w:val="28"/>
          <w:lang w:val="es-ES"/>
        </w:rPr>
        <w:br w:type="page"/>
      </w:r>
    </w:p>
    <w:p w14:paraId="538807CE" w14:textId="77777777" w:rsidR="00A740C8" w:rsidRDefault="00000000" w:rsidP="00730703">
      <w:pPr>
        <w:pStyle w:val="Heading1"/>
        <w:rPr>
          <w:szCs w:val="28"/>
          <w:lang w:val="es-ES"/>
        </w:rPr>
      </w:pPr>
      <w:bookmarkStart w:id="11" w:name="_Toc96512745"/>
      <w:bookmarkStart w:id="12" w:name="_Toc110228651"/>
      <w:r>
        <w:rPr>
          <w:szCs w:val="28"/>
          <w:lang w:val="es-ES"/>
        </w:rPr>
        <w:lastRenderedPageBreak/>
        <w:t>DAFTAR GAMBAR</w:t>
      </w:r>
      <w:bookmarkEnd w:id="9"/>
      <w:bookmarkEnd w:id="10"/>
      <w:bookmarkEnd w:id="11"/>
      <w:bookmarkEnd w:id="12"/>
    </w:p>
    <w:bookmarkStart w:id="13" w:name="_Toc28262710"/>
    <w:bookmarkStart w:id="14" w:name="_Toc28262186"/>
    <w:p w14:paraId="57FAE9FA" w14:textId="08A389B4" w:rsidR="0034751C" w:rsidRDefault="00000000">
      <w:pPr>
        <w:pStyle w:val="TableofFigures"/>
        <w:tabs>
          <w:tab w:val="right" w:leader="dot" w:pos="7928"/>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t "GAMBAR" \c </w:instrText>
      </w:r>
      <w:r>
        <w:rPr>
          <w:highlight w:val="yellow"/>
          <w:lang w:val="es-ES"/>
        </w:rPr>
        <w:fldChar w:fldCharType="separate"/>
      </w:r>
      <w:hyperlink w:anchor="_Toc110228636" w:history="1">
        <w:r w:rsidR="0034751C" w:rsidRPr="00716798">
          <w:rPr>
            <w:rStyle w:val="Hyperlink"/>
            <w:noProof/>
          </w:rPr>
          <w:t>Gambar 2. 1 Contoh materi dan soal</w:t>
        </w:r>
        <w:r w:rsidR="0034751C">
          <w:rPr>
            <w:noProof/>
            <w:webHidden/>
          </w:rPr>
          <w:tab/>
        </w:r>
        <w:r w:rsidR="0034751C">
          <w:rPr>
            <w:noProof/>
            <w:webHidden/>
          </w:rPr>
          <w:fldChar w:fldCharType="begin"/>
        </w:r>
        <w:r w:rsidR="0034751C">
          <w:rPr>
            <w:noProof/>
            <w:webHidden/>
          </w:rPr>
          <w:instrText xml:space="preserve"> PAGEREF _Toc110228636 \h </w:instrText>
        </w:r>
        <w:r w:rsidR="0034751C">
          <w:rPr>
            <w:noProof/>
            <w:webHidden/>
          </w:rPr>
        </w:r>
        <w:r w:rsidR="0034751C">
          <w:rPr>
            <w:noProof/>
            <w:webHidden/>
          </w:rPr>
          <w:fldChar w:fldCharType="separate"/>
        </w:r>
        <w:r w:rsidR="0034751C">
          <w:rPr>
            <w:noProof/>
            <w:webHidden/>
          </w:rPr>
          <w:t>6</w:t>
        </w:r>
        <w:r w:rsidR="0034751C">
          <w:rPr>
            <w:noProof/>
            <w:webHidden/>
          </w:rPr>
          <w:fldChar w:fldCharType="end"/>
        </w:r>
      </w:hyperlink>
    </w:p>
    <w:p w14:paraId="4FEF01A6" w14:textId="57279EEB"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37" w:history="1">
        <w:r w:rsidRPr="00716798">
          <w:rPr>
            <w:rStyle w:val="Hyperlink"/>
            <w:noProof/>
          </w:rPr>
          <w:t>Gambar 2. 2 Contoh Gambar Widgets</w:t>
        </w:r>
        <w:r>
          <w:rPr>
            <w:noProof/>
            <w:webHidden/>
          </w:rPr>
          <w:tab/>
        </w:r>
        <w:r>
          <w:rPr>
            <w:noProof/>
            <w:webHidden/>
          </w:rPr>
          <w:fldChar w:fldCharType="begin"/>
        </w:r>
        <w:r>
          <w:rPr>
            <w:noProof/>
            <w:webHidden/>
          </w:rPr>
          <w:instrText xml:space="preserve"> PAGEREF _Toc110228637 \h </w:instrText>
        </w:r>
        <w:r>
          <w:rPr>
            <w:noProof/>
            <w:webHidden/>
          </w:rPr>
        </w:r>
        <w:r>
          <w:rPr>
            <w:noProof/>
            <w:webHidden/>
          </w:rPr>
          <w:fldChar w:fldCharType="separate"/>
        </w:r>
        <w:r>
          <w:rPr>
            <w:noProof/>
            <w:webHidden/>
          </w:rPr>
          <w:t>7</w:t>
        </w:r>
        <w:r>
          <w:rPr>
            <w:noProof/>
            <w:webHidden/>
          </w:rPr>
          <w:fldChar w:fldCharType="end"/>
        </w:r>
      </w:hyperlink>
    </w:p>
    <w:p w14:paraId="1F1F1160" w14:textId="4CA96402"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38" w:history="1">
        <w:r w:rsidRPr="00716798">
          <w:rPr>
            <w:rStyle w:val="Hyperlink"/>
            <w:noProof/>
          </w:rPr>
          <w:t>Gambar 2. 3 Gambar Learning Proces for Each Task</w:t>
        </w:r>
        <w:r>
          <w:rPr>
            <w:noProof/>
            <w:webHidden/>
          </w:rPr>
          <w:tab/>
        </w:r>
        <w:r>
          <w:rPr>
            <w:noProof/>
            <w:webHidden/>
          </w:rPr>
          <w:fldChar w:fldCharType="begin"/>
        </w:r>
        <w:r>
          <w:rPr>
            <w:noProof/>
            <w:webHidden/>
          </w:rPr>
          <w:instrText xml:space="preserve"> PAGEREF _Toc110228638 \h </w:instrText>
        </w:r>
        <w:r>
          <w:rPr>
            <w:noProof/>
            <w:webHidden/>
          </w:rPr>
        </w:r>
        <w:r>
          <w:rPr>
            <w:noProof/>
            <w:webHidden/>
          </w:rPr>
          <w:fldChar w:fldCharType="separate"/>
        </w:r>
        <w:r>
          <w:rPr>
            <w:noProof/>
            <w:webHidden/>
          </w:rPr>
          <w:t>8</w:t>
        </w:r>
        <w:r>
          <w:rPr>
            <w:noProof/>
            <w:webHidden/>
          </w:rPr>
          <w:fldChar w:fldCharType="end"/>
        </w:r>
      </w:hyperlink>
    </w:p>
    <w:p w14:paraId="05EA6213" w14:textId="555191ED"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39" w:history="1">
        <w:r w:rsidRPr="00716798">
          <w:rPr>
            <w:rStyle w:val="Hyperlink"/>
            <w:noProof/>
          </w:rPr>
          <w:t>Gambar 3. 1 Validator System</w:t>
        </w:r>
        <w:r>
          <w:rPr>
            <w:noProof/>
            <w:webHidden/>
          </w:rPr>
          <w:tab/>
        </w:r>
        <w:r>
          <w:rPr>
            <w:noProof/>
            <w:webHidden/>
          </w:rPr>
          <w:fldChar w:fldCharType="begin"/>
        </w:r>
        <w:r>
          <w:rPr>
            <w:noProof/>
            <w:webHidden/>
          </w:rPr>
          <w:instrText xml:space="preserve"> PAGEREF _Toc110228639 \h </w:instrText>
        </w:r>
        <w:r>
          <w:rPr>
            <w:noProof/>
            <w:webHidden/>
          </w:rPr>
        </w:r>
        <w:r>
          <w:rPr>
            <w:noProof/>
            <w:webHidden/>
          </w:rPr>
          <w:fldChar w:fldCharType="separate"/>
        </w:r>
        <w:r>
          <w:rPr>
            <w:noProof/>
            <w:webHidden/>
          </w:rPr>
          <w:t>10</w:t>
        </w:r>
        <w:r>
          <w:rPr>
            <w:noProof/>
            <w:webHidden/>
          </w:rPr>
          <w:fldChar w:fldCharType="end"/>
        </w:r>
      </w:hyperlink>
    </w:p>
    <w:p w14:paraId="0BC13059" w14:textId="4C8B88D2"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40" w:history="1">
        <w:r w:rsidRPr="00716798">
          <w:rPr>
            <w:rStyle w:val="Hyperlink"/>
            <w:noProof/>
          </w:rPr>
          <w:t>Gambar 3. 3 U</w:t>
        </w:r>
        <w:r w:rsidRPr="00716798">
          <w:rPr>
            <w:rStyle w:val="Hyperlink"/>
            <w:noProof/>
          </w:rPr>
          <w:t>s</w:t>
        </w:r>
        <w:r w:rsidRPr="00716798">
          <w:rPr>
            <w:rStyle w:val="Hyperlink"/>
            <w:noProof/>
          </w:rPr>
          <w:t>e Case</w:t>
        </w:r>
        <w:r w:rsidRPr="00716798">
          <w:rPr>
            <w:rStyle w:val="Hyperlink"/>
            <w:noProof/>
          </w:rPr>
          <w:t xml:space="preserve"> </w:t>
        </w:r>
        <w:r w:rsidRPr="00716798">
          <w:rPr>
            <w:rStyle w:val="Hyperlink"/>
            <w:noProof/>
          </w:rPr>
          <w:t>iCLOP</w:t>
        </w:r>
        <w:r>
          <w:rPr>
            <w:noProof/>
            <w:webHidden/>
          </w:rPr>
          <w:tab/>
        </w:r>
        <w:r>
          <w:rPr>
            <w:noProof/>
            <w:webHidden/>
          </w:rPr>
          <w:fldChar w:fldCharType="begin"/>
        </w:r>
        <w:r>
          <w:rPr>
            <w:noProof/>
            <w:webHidden/>
          </w:rPr>
          <w:instrText xml:space="preserve"> PAGEREF _Toc110228640 \h </w:instrText>
        </w:r>
        <w:r>
          <w:rPr>
            <w:noProof/>
            <w:webHidden/>
          </w:rPr>
        </w:r>
        <w:r>
          <w:rPr>
            <w:noProof/>
            <w:webHidden/>
          </w:rPr>
          <w:fldChar w:fldCharType="separate"/>
        </w:r>
        <w:r>
          <w:rPr>
            <w:noProof/>
            <w:webHidden/>
          </w:rPr>
          <w:t>14</w:t>
        </w:r>
        <w:r>
          <w:rPr>
            <w:noProof/>
            <w:webHidden/>
          </w:rPr>
          <w:fldChar w:fldCharType="end"/>
        </w:r>
      </w:hyperlink>
    </w:p>
    <w:p w14:paraId="0D6877B7" w14:textId="5B3D296C"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41" w:history="1">
        <w:r w:rsidRPr="00716798">
          <w:rPr>
            <w:rStyle w:val="Hyperlink"/>
            <w:noProof/>
          </w:rPr>
          <w:t>Gambar 3. 4 Flowchart Cara Kerja iCLOP</w:t>
        </w:r>
        <w:r>
          <w:rPr>
            <w:noProof/>
            <w:webHidden/>
          </w:rPr>
          <w:tab/>
        </w:r>
        <w:r>
          <w:rPr>
            <w:noProof/>
            <w:webHidden/>
          </w:rPr>
          <w:fldChar w:fldCharType="begin"/>
        </w:r>
        <w:r>
          <w:rPr>
            <w:noProof/>
            <w:webHidden/>
          </w:rPr>
          <w:instrText xml:space="preserve"> PAGEREF _Toc110228641 \h </w:instrText>
        </w:r>
        <w:r>
          <w:rPr>
            <w:noProof/>
            <w:webHidden/>
          </w:rPr>
        </w:r>
        <w:r>
          <w:rPr>
            <w:noProof/>
            <w:webHidden/>
          </w:rPr>
          <w:fldChar w:fldCharType="separate"/>
        </w:r>
        <w:r>
          <w:rPr>
            <w:noProof/>
            <w:webHidden/>
          </w:rPr>
          <w:t>15</w:t>
        </w:r>
        <w:r>
          <w:rPr>
            <w:noProof/>
            <w:webHidden/>
          </w:rPr>
          <w:fldChar w:fldCharType="end"/>
        </w:r>
      </w:hyperlink>
    </w:p>
    <w:p w14:paraId="7BC54F7D" w14:textId="33DE6227"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42" w:history="1">
        <w:r w:rsidRPr="00716798">
          <w:rPr>
            <w:rStyle w:val="Hyperlink"/>
            <w:noProof/>
          </w:rPr>
          <w:t>Gambar 3. 5 Activity Diagram iCLOP</w:t>
        </w:r>
        <w:r>
          <w:rPr>
            <w:noProof/>
            <w:webHidden/>
          </w:rPr>
          <w:tab/>
        </w:r>
        <w:r>
          <w:rPr>
            <w:noProof/>
            <w:webHidden/>
          </w:rPr>
          <w:fldChar w:fldCharType="begin"/>
        </w:r>
        <w:r>
          <w:rPr>
            <w:noProof/>
            <w:webHidden/>
          </w:rPr>
          <w:instrText xml:space="preserve"> PAGEREF _Toc110228642 \h </w:instrText>
        </w:r>
        <w:r>
          <w:rPr>
            <w:noProof/>
            <w:webHidden/>
          </w:rPr>
        </w:r>
        <w:r>
          <w:rPr>
            <w:noProof/>
            <w:webHidden/>
          </w:rPr>
          <w:fldChar w:fldCharType="separate"/>
        </w:r>
        <w:r>
          <w:rPr>
            <w:noProof/>
            <w:webHidden/>
          </w:rPr>
          <w:t>16</w:t>
        </w:r>
        <w:r>
          <w:rPr>
            <w:noProof/>
            <w:webHidden/>
          </w:rPr>
          <w:fldChar w:fldCharType="end"/>
        </w:r>
      </w:hyperlink>
    </w:p>
    <w:p w14:paraId="5B876E76" w14:textId="7D23D983"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43" w:history="1">
        <w:r w:rsidRPr="00716798">
          <w:rPr>
            <w:rStyle w:val="Hyperlink"/>
            <w:noProof/>
          </w:rPr>
          <w:t>Gambar 3. 6 Materi pembelajaran</w:t>
        </w:r>
        <w:r>
          <w:rPr>
            <w:noProof/>
            <w:webHidden/>
          </w:rPr>
          <w:tab/>
        </w:r>
        <w:r>
          <w:rPr>
            <w:noProof/>
            <w:webHidden/>
          </w:rPr>
          <w:fldChar w:fldCharType="begin"/>
        </w:r>
        <w:r>
          <w:rPr>
            <w:noProof/>
            <w:webHidden/>
          </w:rPr>
          <w:instrText xml:space="preserve"> PAGEREF _Toc110228643 \h </w:instrText>
        </w:r>
        <w:r>
          <w:rPr>
            <w:noProof/>
            <w:webHidden/>
          </w:rPr>
        </w:r>
        <w:r>
          <w:rPr>
            <w:noProof/>
            <w:webHidden/>
          </w:rPr>
          <w:fldChar w:fldCharType="separate"/>
        </w:r>
        <w:r>
          <w:rPr>
            <w:noProof/>
            <w:webHidden/>
          </w:rPr>
          <w:t>17</w:t>
        </w:r>
        <w:r>
          <w:rPr>
            <w:noProof/>
            <w:webHidden/>
          </w:rPr>
          <w:fldChar w:fldCharType="end"/>
        </w:r>
      </w:hyperlink>
    </w:p>
    <w:p w14:paraId="75A58F0A" w14:textId="2CA99CDF"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44" w:history="1">
        <w:r w:rsidRPr="00716798">
          <w:rPr>
            <w:rStyle w:val="Hyperlink"/>
            <w:noProof/>
          </w:rPr>
          <w:t>Gambar 3. 7 Agile Method</w:t>
        </w:r>
        <w:r>
          <w:rPr>
            <w:noProof/>
            <w:webHidden/>
          </w:rPr>
          <w:tab/>
        </w:r>
        <w:r>
          <w:rPr>
            <w:noProof/>
            <w:webHidden/>
          </w:rPr>
          <w:fldChar w:fldCharType="begin"/>
        </w:r>
        <w:r>
          <w:rPr>
            <w:noProof/>
            <w:webHidden/>
          </w:rPr>
          <w:instrText xml:space="preserve"> PAGEREF _Toc110228644 \h </w:instrText>
        </w:r>
        <w:r>
          <w:rPr>
            <w:noProof/>
            <w:webHidden/>
          </w:rPr>
        </w:r>
        <w:r>
          <w:rPr>
            <w:noProof/>
            <w:webHidden/>
          </w:rPr>
          <w:fldChar w:fldCharType="separate"/>
        </w:r>
        <w:r>
          <w:rPr>
            <w:noProof/>
            <w:webHidden/>
          </w:rPr>
          <w:t>19</w:t>
        </w:r>
        <w:r>
          <w:rPr>
            <w:noProof/>
            <w:webHidden/>
          </w:rPr>
          <w:fldChar w:fldCharType="end"/>
        </w:r>
      </w:hyperlink>
    </w:p>
    <w:p w14:paraId="47476722" w14:textId="6B6D5B3B" w:rsidR="00A740C8" w:rsidRDefault="00000000" w:rsidP="00730703">
      <w:pPr>
        <w:rPr>
          <w:highlight w:val="yellow"/>
          <w:lang w:val="es-ES"/>
        </w:rPr>
      </w:pPr>
      <w:r>
        <w:rPr>
          <w:highlight w:val="yellow"/>
          <w:lang w:val="es-ES"/>
        </w:rPr>
        <w:fldChar w:fldCharType="end"/>
      </w:r>
    </w:p>
    <w:p w14:paraId="194C5A6C" w14:textId="77777777" w:rsidR="00A740C8" w:rsidRDefault="00000000" w:rsidP="00730703">
      <w:pPr>
        <w:rPr>
          <w:b/>
          <w:caps/>
          <w:sz w:val="28"/>
          <w:szCs w:val="28"/>
          <w:lang w:val="es-ES"/>
        </w:rPr>
      </w:pPr>
      <w:r>
        <w:rPr>
          <w:sz w:val="28"/>
          <w:szCs w:val="28"/>
          <w:lang w:val="es-ES"/>
        </w:rPr>
        <w:br w:type="page"/>
      </w:r>
    </w:p>
    <w:p w14:paraId="21359743" w14:textId="77777777" w:rsidR="00A740C8" w:rsidRDefault="00000000" w:rsidP="00730703">
      <w:pPr>
        <w:pStyle w:val="Heading1"/>
        <w:rPr>
          <w:szCs w:val="28"/>
          <w:lang w:val="es-ES"/>
        </w:rPr>
      </w:pPr>
      <w:bookmarkStart w:id="15" w:name="_Toc96512746"/>
      <w:bookmarkStart w:id="16" w:name="_Toc110228652"/>
      <w:r>
        <w:rPr>
          <w:szCs w:val="28"/>
          <w:lang w:val="es-ES"/>
        </w:rPr>
        <w:lastRenderedPageBreak/>
        <w:t>DAFTAR TABEL</w:t>
      </w:r>
      <w:bookmarkEnd w:id="13"/>
      <w:bookmarkEnd w:id="14"/>
      <w:bookmarkEnd w:id="15"/>
      <w:bookmarkEnd w:id="16"/>
    </w:p>
    <w:p w14:paraId="1FF89765" w14:textId="77777777" w:rsidR="00A740C8" w:rsidRDefault="00A740C8" w:rsidP="00730703"/>
    <w:p w14:paraId="262DE57E" w14:textId="3AA62675" w:rsidR="0034751C" w:rsidRDefault="00000000">
      <w:pPr>
        <w:pStyle w:val="TableofFigures"/>
        <w:tabs>
          <w:tab w:val="right" w:leader="dot" w:pos="7928"/>
        </w:tabs>
        <w:rPr>
          <w:rFonts w:asciiTheme="minorHAnsi" w:eastAsiaTheme="minorEastAsia" w:hAnsiTheme="minorHAnsi" w:cstheme="minorBidi"/>
          <w:noProof/>
          <w:sz w:val="22"/>
          <w:szCs w:val="22"/>
          <w:lang w:val="id-ID" w:eastAsia="id-ID"/>
        </w:rPr>
      </w:pPr>
      <w:r>
        <w:fldChar w:fldCharType="begin"/>
      </w:r>
      <w:r>
        <w:instrText xml:space="preserve"> TOC \h \z \t "TABEL" \c </w:instrText>
      </w:r>
      <w:r>
        <w:fldChar w:fldCharType="separate"/>
      </w:r>
      <w:hyperlink w:anchor="_Toc110228628" w:history="1">
        <w:r w:rsidR="0034751C" w:rsidRPr="00C465F3">
          <w:rPr>
            <w:rStyle w:val="Hyperlink"/>
            <w:noProof/>
          </w:rPr>
          <w:t>Tabel 2. 1 Studi Literatur</w:t>
        </w:r>
        <w:r w:rsidR="0034751C">
          <w:rPr>
            <w:noProof/>
            <w:webHidden/>
          </w:rPr>
          <w:tab/>
        </w:r>
        <w:r w:rsidR="0034751C">
          <w:rPr>
            <w:noProof/>
            <w:webHidden/>
          </w:rPr>
          <w:fldChar w:fldCharType="begin"/>
        </w:r>
        <w:r w:rsidR="0034751C">
          <w:rPr>
            <w:noProof/>
            <w:webHidden/>
          </w:rPr>
          <w:instrText xml:space="preserve"> PAGEREF _Toc110228628 \h </w:instrText>
        </w:r>
        <w:r w:rsidR="0034751C">
          <w:rPr>
            <w:noProof/>
            <w:webHidden/>
          </w:rPr>
        </w:r>
        <w:r w:rsidR="0034751C">
          <w:rPr>
            <w:noProof/>
            <w:webHidden/>
          </w:rPr>
          <w:fldChar w:fldCharType="separate"/>
        </w:r>
        <w:r w:rsidR="0034751C">
          <w:rPr>
            <w:noProof/>
            <w:webHidden/>
          </w:rPr>
          <w:t>4</w:t>
        </w:r>
        <w:r w:rsidR="0034751C">
          <w:rPr>
            <w:noProof/>
            <w:webHidden/>
          </w:rPr>
          <w:fldChar w:fldCharType="end"/>
        </w:r>
      </w:hyperlink>
    </w:p>
    <w:p w14:paraId="49C9CB7E" w14:textId="7E6F0D25"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29" w:history="1">
        <w:r w:rsidRPr="00C465F3">
          <w:rPr>
            <w:rStyle w:val="Hyperlink"/>
            <w:noProof/>
          </w:rPr>
          <w:t>Tabel 3. 1 Deskripsi Konsep Aplikasi</w:t>
        </w:r>
        <w:r>
          <w:rPr>
            <w:noProof/>
            <w:webHidden/>
          </w:rPr>
          <w:tab/>
        </w:r>
        <w:r>
          <w:rPr>
            <w:noProof/>
            <w:webHidden/>
          </w:rPr>
          <w:fldChar w:fldCharType="begin"/>
        </w:r>
        <w:r>
          <w:rPr>
            <w:noProof/>
            <w:webHidden/>
          </w:rPr>
          <w:instrText xml:space="preserve"> PAGEREF _Toc110228629 \h </w:instrText>
        </w:r>
        <w:r>
          <w:rPr>
            <w:noProof/>
            <w:webHidden/>
          </w:rPr>
        </w:r>
        <w:r>
          <w:rPr>
            <w:noProof/>
            <w:webHidden/>
          </w:rPr>
          <w:fldChar w:fldCharType="separate"/>
        </w:r>
        <w:r>
          <w:rPr>
            <w:noProof/>
            <w:webHidden/>
          </w:rPr>
          <w:t>12</w:t>
        </w:r>
        <w:r>
          <w:rPr>
            <w:noProof/>
            <w:webHidden/>
          </w:rPr>
          <w:fldChar w:fldCharType="end"/>
        </w:r>
      </w:hyperlink>
    </w:p>
    <w:p w14:paraId="5D908DDE" w14:textId="364DAC34" w:rsidR="0034751C" w:rsidRDefault="0034751C">
      <w:pPr>
        <w:pStyle w:val="TableofFigures"/>
        <w:tabs>
          <w:tab w:val="right" w:leader="dot" w:pos="7928"/>
        </w:tabs>
        <w:rPr>
          <w:rFonts w:asciiTheme="minorHAnsi" w:eastAsiaTheme="minorEastAsia" w:hAnsiTheme="minorHAnsi" w:cstheme="minorBidi"/>
          <w:noProof/>
          <w:sz w:val="22"/>
          <w:szCs w:val="22"/>
          <w:lang w:val="id-ID" w:eastAsia="id-ID"/>
        </w:rPr>
      </w:pPr>
      <w:hyperlink w:anchor="_Toc110228630" w:history="1">
        <w:r w:rsidRPr="00C465F3">
          <w:rPr>
            <w:rStyle w:val="Hyperlink"/>
            <w:noProof/>
          </w:rPr>
          <w:t>Tabel 3. 2 Tabel Use Case</w:t>
        </w:r>
        <w:r>
          <w:rPr>
            <w:noProof/>
            <w:webHidden/>
          </w:rPr>
          <w:tab/>
        </w:r>
        <w:r>
          <w:rPr>
            <w:noProof/>
            <w:webHidden/>
          </w:rPr>
          <w:fldChar w:fldCharType="begin"/>
        </w:r>
        <w:r>
          <w:rPr>
            <w:noProof/>
            <w:webHidden/>
          </w:rPr>
          <w:instrText xml:space="preserve"> PAGEREF _Toc110228630 \h </w:instrText>
        </w:r>
        <w:r>
          <w:rPr>
            <w:noProof/>
            <w:webHidden/>
          </w:rPr>
        </w:r>
        <w:r>
          <w:rPr>
            <w:noProof/>
            <w:webHidden/>
          </w:rPr>
          <w:fldChar w:fldCharType="separate"/>
        </w:r>
        <w:r>
          <w:rPr>
            <w:noProof/>
            <w:webHidden/>
          </w:rPr>
          <w:t>15</w:t>
        </w:r>
        <w:r>
          <w:rPr>
            <w:noProof/>
            <w:webHidden/>
          </w:rPr>
          <w:fldChar w:fldCharType="end"/>
        </w:r>
      </w:hyperlink>
    </w:p>
    <w:p w14:paraId="1631F346" w14:textId="0D9F6979" w:rsidR="00A740C8" w:rsidRDefault="00000000" w:rsidP="00730703">
      <w:pPr>
        <w:sectPr w:rsidR="00A740C8" w:rsidSect="00730703">
          <w:footerReference w:type="default" r:id="rId10"/>
          <w:pgSz w:w="11907" w:h="16840"/>
          <w:pgMar w:top="1701" w:right="1701" w:bottom="1701" w:left="2268" w:header="720" w:footer="720" w:gutter="0"/>
          <w:pgNumType w:fmt="lowerRoman" w:start="1" w:chapStyle="1" w:chapSep="emDash"/>
          <w:cols w:space="720"/>
          <w:titlePg/>
          <w:docGrid w:linePitch="360"/>
        </w:sectPr>
      </w:pPr>
      <w:r>
        <w:fldChar w:fldCharType="end"/>
      </w:r>
    </w:p>
    <w:p w14:paraId="7FD36002" w14:textId="2C8F521E" w:rsidR="00A740C8" w:rsidRPr="00184CE5" w:rsidRDefault="00000000" w:rsidP="00184CE5">
      <w:pPr>
        <w:pStyle w:val="Heading1"/>
        <w:rPr>
          <w:szCs w:val="28"/>
        </w:rPr>
      </w:pPr>
      <w:bookmarkStart w:id="17" w:name="_Toc28262712"/>
      <w:bookmarkStart w:id="18" w:name="_Toc28262188"/>
      <w:bookmarkStart w:id="19" w:name="_Toc96512747"/>
      <w:bookmarkStart w:id="20" w:name="_Toc110228653"/>
      <w:r>
        <w:rPr>
          <w:szCs w:val="28"/>
        </w:rPr>
        <w:lastRenderedPageBreak/>
        <w:t xml:space="preserve">BAB </w:t>
      </w:r>
      <w:r>
        <w:rPr>
          <w:szCs w:val="28"/>
          <w:lang w:val="id-ID"/>
        </w:rPr>
        <w:t>I</w:t>
      </w:r>
      <w:r w:rsidR="00E0039C">
        <w:rPr>
          <w:szCs w:val="28"/>
        </w:rPr>
        <w:t>.</w:t>
      </w:r>
      <w:r w:rsidR="00184CE5">
        <w:rPr>
          <w:szCs w:val="28"/>
          <w:lang w:val="id-ID"/>
        </w:rPr>
        <w:br/>
      </w:r>
      <w:r>
        <w:rPr>
          <w:szCs w:val="28"/>
        </w:rPr>
        <w:t>P</w:t>
      </w:r>
      <w:bookmarkEnd w:id="17"/>
      <w:bookmarkEnd w:id="18"/>
      <w:r>
        <w:rPr>
          <w:szCs w:val="28"/>
        </w:rPr>
        <w:t>ENDAHULUAN</w:t>
      </w:r>
      <w:bookmarkEnd w:id="19"/>
      <w:bookmarkEnd w:id="20"/>
    </w:p>
    <w:p w14:paraId="6B1729B4" w14:textId="77777777" w:rsidR="00A740C8" w:rsidRDefault="00000000" w:rsidP="00730703">
      <w:pPr>
        <w:pStyle w:val="Heading2"/>
      </w:pPr>
      <w:bookmarkStart w:id="21" w:name="_Toc28262713"/>
      <w:bookmarkStart w:id="22" w:name="_Toc96512748"/>
      <w:bookmarkStart w:id="23" w:name="_Toc28262189"/>
      <w:bookmarkStart w:id="24" w:name="_Toc110228654"/>
      <w:r>
        <w:t>Latar Belakang</w:t>
      </w:r>
      <w:bookmarkStart w:id="25" w:name="_Toc28262714"/>
      <w:bookmarkStart w:id="26" w:name="_Toc28262190"/>
      <w:bookmarkEnd w:id="21"/>
      <w:bookmarkEnd w:id="22"/>
      <w:bookmarkEnd w:id="23"/>
      <w:bookmarkEnd w:id="24"/>
    </w:p>
    <w:p w14:paraId="72A7DDB1" w14:textId="77777777" w:rsidR="00A740C8" w:rsidRDefault="00000000" w:rsidP="00730703">
      <w:pPr>
        <w:pStyle w:val="isi"/>
        <w:rPr>
          <w:color w:val="000000" w:themeColor="text1"/>
          <w:kern w:val="24"/>
          <w:sz w:val="36"/>
          <w:szCs w:val="36"/>
        </w:rPr>
      </w:pPr>
      <w:r>
        <w:t>Ilmu pengetahuan adalah suatu sistem berbagai pengetahuan yang didapatkankan dari hasil kajian yang dilakukan dengan menggunakan suatu metode. Dengan adanya ilmu pengetahuan, teknologi dapat berkembang dengan pesat khususnya di teknologi komunikasi yang saat ini sangat di butuhkan karena sifatnya tidak terbatas yang terhalang jarak dan waktu</w:t>
      </w:r>
      <w:r>
        <w:fldChar w:fldCharType="begin"/>
      </w:r>
      <w:r>
        <w:instrText xml:space="preserve"> ADDIN ZOTERO_ITEM CSL_CITATION {"citationID":"r0Nz0tWL","properties":{"formattedCitation":"(Sapari et al., 2021)","plainCitation":"(Sapari et al., 2021)","noteIndex":0},"citationItems":[{"id":32,"uris":["http://zotero.org/users/local/wWuRyI23/items/M3H5LDJF"],"uri":["http://zotero.org/users/local/wWuRyI23/items/M3H5LDJF"],"itemData":{"id":32,"type":"article-journal","abstract":"Smartphones that are used daily in our lives actually help a lot in the smooth running and searching for the information needed. Smartphones are not only a means of communication but in fact can help with the work carried out such as payment transactions, finding the information we need, buying and selling through online shops, helping to increase knowledge and insight into existing news / information and much more.","container-title":"Network Media","DOI":"10.46576/jnm.v4i1.1153","ISSN":"2722-9319, 2686-6552","issue":"1","journalAbbreviation":"Jurnal Network Media","language":"id","page":"51-58","source":"DOI.org (Crossref)","title":"Pengaruh Penggunaan Smartphone Terhadap Peningkatan Pengetahuan Umum Mahasiswa Prodi Teknik Informatika Universitas Muhammadiyah Cirebon","volume":"4","author":[{"family":"Sapari","given":"Yusuf"},{"family":"Suhara","given":"Rizki Budhi"},{"family":"Nurhidayat","given":"Moh"}],"issued":{"date-parts":[["2021",2,1]]}}}],"schema":"https://github.com/citation-style-language/schema/raw/master/csl-citation.json"} </w:instrText>
      </w:r>
      <w:r>
        <w:fldChar w:fldCharType="separate"/>
      </w:r>
      <w:r>
        <w:t>(Sapari et al., 2021)</w:t>
      </w:r>
      <w:r>
        <w:fldChar w:fldCharType="end"/>
      </w:r>
      <w:r>
        <w:t xml:space="preserve">. Pendidikan akan berkembang dengan berjalanya waktu yang dulu konvensional atau tatap muka akan berubah ke model mobile learning yaitu pembelajaran dengan sistem jarak jauh, tentu saat ini model pendidikan daring menjadi cara untuk pembelajaran di saat pandemi COVID-19 </w:t>
      </w:r>
      <w:r>
        <w:fldChar w:fldCharType="begin"/>
      </w:r>
      <w:r>
        <w:instrText xml:space="preserve"> ADDIN ZOTERO_ITEM CSL_CITATION {"citationID":"gnmUUEMk","properties":{"formattedCitation":"(Nasution &amp; Nasution, 2021)","plainCitation":"(Nasution &amp; Nasution, 2021)","noteIndex":0},"citationItems":[{"id":42,"uris":["http://zotero.org/users/local/wWuRyI23/items/QWP2D36T"],"uri":["http://zotero.org/users/local/wWuRyI23/items/QWP2D36T"],"itemData":{"id":42,"type":"article-journal","abstract":"The increase in the Covid-19 pandemic in Indonesia has led to changes in education policy. In response to that, the government making a policy on the emergency curriculum as a form of the basic concept that can be implemented under certain conditions. The basic conceptualization of education with the 2013 curriculum could not work well, so the government decided for education affected by Covid-19 to apply an emergency curriculum. The government emphasizes that education in Indonesia must continue to prioritize the main objectives contained in the curriculum. Thus, this study looks at the concept of education with M-Learning from the perspective of counseling services. An important program of guidance and counseling in schools becomes the main role to get a good evaluation. The purpose of this research is to evaluate the M-Learning learning system by providing services to students by comparing C-Learning learning. This study using an evaluation method based on qualitative research. The evaluation results show that the M-Learning learning system is inefficient in the concept of education based on curriculum guidelines in Indonesia.","container-title":"Journal of Digital Learning and Education","DOI":"10.52562/jdle.v1i2.238","ISSN":"2776-4060","issue":"2","journalAbbreviation":"J. Dig. Learn. Edu.","language":"id","page":"62-71","source":"DOI.org (Crossref)","title":"Konsep Pendidikan Mobile Learning: Layanan Konseling","title-short":"Konsep Pendidikan Mobile Learning","volume":"1","author":[{"family":"Nasution","given":"M. Rizki"},{"family":"Nasution","given":"Lailan Sari"}],"issued":{"date-parts":[["2021",8,23]]}}}],"schema":"https://github.com/citation-style-language/schema/raw/master/csl-citation.json"} </w:instrText>
      </w:r>
      <w:r>
        <w:fldChar w:fldCharType="separate"/>
      </w:r>
      <w:r>
        <w:t>(Nasution &amp; Nasution, 2021)</w:t>
      </w:r>
      <w:r>
        <w:fldChar w:fldCharType="end"/>
      </w:r>
      <w:r>
        <w:t>.</w:t>
      </w:r>
      <w:r>
        <w:rPr>
          <w:color w:val="000000" w:themeColor="text1"/>
          <w:kern w:val="24"/>
          <w:sz w:val="36"/>
          <w:szCs w:val="36"/>
        </w:rPr>
        <w:t xml:space="preserve"> </w:t>
      </w:r>
    </w:p>
    <w:p w14:paraId="2B16737A" w14:textId="1337FFF8" w:rsidR="00A740C8" w:rsidRDefault="00000000" w:rsidP="00184CE5">
      <w:pPr>
        <w:pStyle w:val="isi"/>
      </w:pPr>
      <w:r>
        <w:t>Perkembangan Smartphone telah mencapai kemajuan yang sangat besar, jumlah pengguna smartphone seiring berjalan waktu terus meningkat baik dari  anak-anak bahkan sampai orang tua, karena saat menggunakan smartphone  kegiatan yang dilakukan manusia lebih mudah dan cepat, Smartphone mempunyai berbagai macam sistem operasi untuk mengoperasikan  aplikasi ataupun perangkat lunak sehingga aplikasi bisa berjalan dengan lancar,  Menurut data yang didapatkan dari (Stat Counter , 2022) bahwa pengguna smartphone pada tahun 2019 - 2022 lebih dominan menggunakan sistem operasi dari android dengan persentase 54.37 %, Windows 34.84 %, iOS 4.37 %, OS X 3.14 %, Uknow 2.51 %, Linux 0.57 % dan pengguna sistem operasi lainnya 0,2% pada tahun 2021. Data tersebut membuktikan bahwa penggunaan sistem operasi android dan iOS sangat dibutuhkan saat ini dalam pembuatan serta pengembangan aplikasi mobile.</w:t>
      </w:r>
      <w:r>
        <w:fldChar w:fldCharType="begin"/>
      </w:r>
      <w:r>
        <w:instrText xml:space="preserve"> ADDIN ZOTERO_ITEM CSL_CITATION {"citationID":"NROR1AJb","properties":{"formattedCitation":"(Prayugha, 2021)","plainCitation":"(Prayugha, 2021)","noteIndex":0},"citationItems":[{"id":65,"uris":["http://zotero.org/users/local/wWuRyI23/items/CMJS64BE"],"uri":["http://zotero.org/users/local/wWuRyI23/items/CMJS64BE"],"itemData":{"id":65,"type":"article-journal","abstract":"Application Augmented Reality Universitas Satya Negara Indonesia is an app that shows USNI buildings in three-dimension. The application was built on Android operating system, because Android-based smartphone has the biggest user base than others. Android-based smartphone has the biggest percentage amounting to 91.84% of users in Indonesia according to Statcounter's survey on September 2020. The goal of this app is to build an augmented-reality app as USNI's promotion media. The benefits of this research is to hopefully raise USNI's promoting activity. The method's used is marker-based tracking, in which it uses two-dimensional object marker that contains a pattern that will be read by the smartphone through the camera, usually comprises of black-and-white square illustration with thick black border and white background. The result shows that augmented reality can be applied on this app, that can be used to support the promotion.","language":"id","page":"6","source":"Zotero","title":"IMPLEMENTASI AUGMENTED REALITY SEBAGAI MEDIA PROMOSI UNIVERSITAS SATYA NEGARA INDONESIA BERBASIS ANDROID MENGGUNAKAN METODE MARKER BASED TRACKING","author":[{"family":"Prayugha","given":"Alfian Wahyu"}],"issued":{"date-parts":[["2021"]]}}}],"schema":"https://github.com/citation-style-language/schema/raw/master/csl-citation.json"} </w:instrText>
      </w:r>
      <w:r>
        <w:fldChar w:fldCharType="separate"/>
      </w:r>
      <w:r>
        <w:t>(Prayugha, 2021)</w:t>
      </w:r>
      <w:r>
        <w:fldChar w:fldCharType="end"/>
      </w:r>
    </w:p>
    <w:p w14:paraId="46F8D275" w14:textId="1D02B245" w:rsidR="00A740C8" w:rsidRDefault="00000000" w:rsidP="00184CE5">
      <w:pPr>
        <w:pStyle w:val="isi"/>
      </w:pPr>
      <w:r>
        <w:t>Teknologi Informasi dan Komunikasi (TIK) telah mengalami perkembangan yang pesat, sehingga dapat menyebabkan terjadinya berbagai perubahan dari segala bidang</w:t>
      </w:r>
      <w:r>
        <w:fldChar w:fldCharType="begin"/>
      </w:r>
      <w:r>
        <w:instrText xml:space="preserve"> ADDIN ZOTERO_ITEM CSL_CITATION {"citationID":"dTm2P3wR","properties":{"formattedCitation":"(Septian\\super l\\nosupersub{}, 2021)","plainCitation":"(Septianl, 2021)","noteIndex":0},"citationItems":[{"id":38,"uris":["http://zotero.org/users/local/wWuRyI23/items/E49YKJYP"],"uri":["http://zotero.org/users/local/wWuRyI23/items/E49YKJYP"],"itemData":{"id":38,"type":"article-journal","abstract":"Student complaints are a process for conveying information or complaints that are felt by students and submitted by students about campus academic services whose performance is unsatisfactory. Student complaints are needed in a university to improve and improve the performance and quality of the university. At XYZ University there is no system for students to submit complaints, every semester students only fill out a questionnaire that has been provided by the campus, but there are still students who are not satisfied with the contents of the questionnaire. The solution to this problem is to create a system using a framework, namely flutter, which later can be used by students to submit complaints easily, and can submit these complaints at any time. The campus can also make complaints that have been submitted as evaluation materials to make it even better.","language":"id","page":"16","source":"Zotero","title":"IMPLEMENTASI FRAMEWORK FLUTTER UNTUK PENGADUAN MAHASISWA UNIVERSITAS XYZ","author":[{"family":"Septianˡ","given":"Angghy Nur"}],"issued":{"date-parts":[["2021"]]}}}],"schema":"https://github.com/citation-style-language/schema/raw/master/csl-citation.json"} </w:instrText>
      </w:r>
      <w:r>
        <w:fldChar w:fldCharType="separate"/>
      </w:r>
      <w:r>
        <w:t>(Septian</w:t>
      </w:r>
      <w:r>
        <w:rPr>
          <w:vertAlign w:val="superscript"/>
        </w:rPr>
        <w:t>l</w:t>
      </w:r>
      <w:r>
        <w:t>, 2021)</w:t>
      </w:r>
      <w:r>
        <w:fldChar w:fldCharType="end"/>
      </w:r>
      <w:r>
        <w:t xml:space="preserve">. Teknologi Informasi dan Komunikasi sangat berperan penting dalam mendukung dan meningkatkan efisiensi </w:t>
      </w:r>
      <w:r>
        <w:lastRenderedPageBreak/>
        <w:t>dalam mengelola kegiatan sehari-hari, serta dapat memungkinkan pekerjaan yang dilakukan darimana saja</w:t>
      </w:r>
      <w:r>
        <w:fldChar w:fldCharType="begin"/>
      </w:r>
      <w:r>
        <w:instrText xml:space="preserve"> ADDIN ZOTERO_ITEM CSL_CITATION {"citationID":"uokbVXYn","properties":{"formattedCitation":"(Sirajuddin &amp; Dahar, 2021)","plainCitation":"(Sirajuddin &amp; Dahar, 2021)","noteIndex":0},"citationItems":[{"id":30,"uris":["http://zotero.org/users/local/wWuRyI23/items/QZTNH6ZC"],"uri":["http://zotero.org/users/local/wWuRyI23/items/QZTNH6ZC"],"itemData":{"id":30,"type":"article-journal","abstract":"The use of Information and Communication Technology (ICT) equipment and media such as smartphones by utilizing Internet technology has been carried out in many higher education institutions. The purpose of this study was to identify students' perceptions of smartphone use. The method used in this research is descriptive quantitative on 105 respondents who are students of the Faculty of Agriculture, University of Ichsan Gorontalo. Interviews were conducted online with the help of Google Form with the use of the Technology Acceptance Model (TAM) lens, namely perceived usefulness (PU) and perceived ease of use (PEU). The results of this study indicate that among students, smartphones are much more popular than computers or laptops. Students are quite positive about smartphones, which is indicated by positive perceptions of smartphone usability and ease of use. It can be concluded that smartphones have the potential to be used as ICT-based learning media..","language":"id","page":"8","source":"Zotero","title":"PENGGUNAAN SMARTPHONE SEBAGAI IMPLEMENTASI TEKNOLOGI INFORMASI DAN KOMUNIKASI DALAM PROSES BELAJAR MENGAJAR MAHASISWA PERTANIAN DI GORONTALO","author":[{"family":"Sirajuddin","given":"Zulham"},{"family":"Dahar","given":"Darmiati"}],"issued":{"date-parts":[["2021"]]}}}],"schema":"https://github.com/citation-style-language/schema/raw/master/csl-citation.json"} </w:instrText>
      </w:r>
      <w:r>
        <w:fldChar w:fldCharType="separate"/>
      </w:r>
      <w:r>
        <w:t>(Sirajuddin &amp; Dahar, 2021)</w:t>
      </w:r>
      <w:r>
        <w:fldChar w:fldCharType="end"/>
      </w:r>
    </w:p>
    <w:p w14:paraId="52AEAC6B" w14:textId="77777777" w:rsidR="00A740C8" w:rsidRDefault="00000000" w:rsidP="00730703">
      <w:pPr>
        <w:pStyle w:val="isi"/>
      </w:pPr>
      <w:r>
        <w:t>iCLOP adalah platform pembelajaran yang dikembangkan untuk menyediakan sistem cerdas dengan assistensi secara otomatis dengan menggunakan metode TDD yang digunakan sebagai pendukung pembelajaran Android Flutter dengan menggunakan bahasa Dart secara sistematis sesuai topik yang akan di ajarkan, Pembelajaran Basic aplikasi UI dan Widget merupakan bagian dasar dari pembelajaran Flutter yang menjadi salah satu topik yang akan di ajarkan dalam pengembangan aplikasi iCLOP.</w:t>
      </w:r>
      <w:r>
        <w:fldChar w:fldCharType="begin"/>
      </w:r>
      <w:r>
        <w:instrText xml:space="preserve"> ADDIN ZOTERO_ITEM CSL_CITATION {"citationID":"jV6FDKNX","properties":{"formattedCitation":"(Syaifudin, Funabiki, &amp; Kuribayashi, 2021)","plainCitation":"(Syaifudin, Funabiki, &amp; Kuribayashi, 2021)","noteIndex":0},"citationItems":[{"id":50,"uris":["http://zotero.org/users/local/wWuRyI23/items/CW6695RX"],"uri":["http://zotero.org/users/local/wWuRyI23/items/CW6695RX"],"itemData":{"id":50,"type":"article-journal","abstract":"Due to the growing popularity of smartphone devices, Android applications have played important roles in software productions. To help self-studies of Android programming, we have developed Android Programming Learning Assistance System (APLAS). In the software lifecycle, unit testing has been essential to conﬁrm the validity of a source code in satisfying the required speciﬁcations. Therefore, APLAS adopts JUnit and Robolectric as the coupled unit testing tools for Android applications, to conﬁrm the validity of answer source codes. However, the validation of a lot of codes by running test codes on them often takes long time, because of the complex procedure to allow the unit testing of codes for human-interactive applications. In this paper, we present the details of the implemented validator in APLAS and the performance investigation under various PC hardware and test case speciﬁcations. The results show that the hardware speciﬁcations, the initialization process by Gradle, and the number of test cases have signiﬁcant impacts on the validation time.","language":"en","page":"7","source":"Zotero","title":"Implementation and Performance Evaluation of Unit Testing for Student’s Answer Validation in Android Programming Learning Assistant System","author":[{"family":"Syaifudin","given":"Yan WATEQULIS"},{"family":"Funabiki","given":"Nobuo"},{"family":"Kuribayashi","given":"Minoru"}],"issued":{"date-parts":[["2021"]]}}}],"schema":"https://github.com/citation-style-language/schema/raw/master/csl-citation.json"} </w:instrText>
      </w:r>
      <w:r>
        <w:fldChar w:fldCharType="separate"/>
      </w:r>
      <w:r>
        <w:t>(Syaifudin, Funabiki, &amp; Kuribayashi, 2021)</w:t>
      </w:r>
      <w:r>
        <w:fldChar w:fldCharType="end"/>
      </w:r>
    </w:p>
    <w:p w14:paraId="12195D84" w14:textId="77777777" w:rsidR="00A740C8" w:rsidRDefault="00000000" w:rsidP="00730703">
      <w:pPr>
        <w:pStyle w:val="isi"/>
      </w:pPr>
      <w:r>
        <w:t>Flutter dikembangkan oleh Google yang merupakan framework open source multiplatform dengan satu basis code pemrograman yaitu bahasa Dart. Flutter menyediakan UI dan Widget yang mudah untuk digunakan dalam membangun aplikasi multiplatform secara efisien karena dapat dipakai di berbagai platform seperti IOS,Android,Desktop dan Web.</w:t>
      </w:r>
      <w:r>
        <w:fldChar w:fldCharType="begin"/>
      </w:r>
      <w:r>
        <w:instrText xml:space="preserve"> ADDIN ZOTERO_ITEM CSL_CITATION {"citationID":"11USHUY7","properties":{"formattedCitation":"(Haryanto &amp; Setiawan, 2021)","plainCitation":"(Haryanto &amp; Setiawan, 2021)","noteIndex":0},"citationItems":[{"id":62,"uris":["http://zotero.org/users/local/wWuRyI23/items/C3TE726W"],"uri":["http://zotero.org/users/local/wWuRyI23/items/C3TE726W"],"itemData":{"id":62,"type":"article-journal","abstract":"In the field of education, the use of internet media is currently very important for the community. Starting from the lowest level, namely kindergarten to university level. The existence of a global pandemic forces educational institutions to move forward to make innovations in learning media. boldly becomes an option when it is not possible to hold engaging learning. Of course, online learning media must be in the form of an information system that can be accessed by practicum and practicum teachers. Based on previous research, it has not been found about the development of multi-platform online practicum applications. In this research, the design of an online practicum learning information system based on a framework that allows the application to be run multiplatform with various types of devices. The results of the system trials that have been carried out have resulted in an online practicum learning application that is in accordance with the design.","language":"id","page":"8","source":"Zotero","title":"Perancangan Sistem Informasi Pembelajaran Praktikum Online Multiplatform Berbasis Framework Flutter","author":[{"family":"Haryanto","given":"Eri"},{"family":"Setiawan","given":"Moh Arif Maruf"}],"issued":{"date-parts":[["2021"]]}}}],"schema":"https://github.com/citation-style-language/schema/raw/master/csl-citation.json"} </w:instrText>
      </w:r>
      <w:r>
        <w:fldChar w:fldCharType="separate"/>
      </w:r>
      <w:r>
        <w:t>(Haryanto &amp; Setiawan, 2021)</w:t>
      </w:r>
      <w:r>
        <w:fldChar w:fldCharType="end"/>
      </w:r>
    </w:p>
    <w:p w14:paraId="72253FDB" w14:textId="77777777" w:rsidR="00A740C8" w:rsidRDefault="00000000" w:rsidP="00730703">
      <w:pPr>
        <w:pStyle w:val="isi"/>
      </w:pPr>
      <w:r>
        <w:t xml:space="preserve">Pada Skripsi ini akan di kembangkan topik pembelajaran basic aplikasi mobile berbasis Flutter yang akan di terapkan pada iCLOP </w:t>
      </w:r>
      <w:r>
        <w:rPr>
          <w:i/>
          <w:iCs/>
        </w:rPr>
        <w:t xml:space="preserve"> . </w:t>
      </w:r>
      <w:r>
        <w:t>iCLOP menggunakan metode TDD (</w:t>
      </w:r>
      <w:r>
        <w:rPr>
          <w:i/>
          <w:iCs/>
        </w:rPr>
        <w:t>Test Driven Development</w:t>
      </w:r>
      <w:r>
        <w:t xml:space="preserve">) yang menyediakan </w:t>
      </w:r>
      <w:r>
        <w:rPr>
          <w:i/>
          <w:iCs/>
        </w:rPr>
        <w:t xml:space="preserve">Automatic Assistance </w:t>
      </w:r>
      <w:r>
        <w:t xml:space="preserve">pada platform </w:t>
      </w:r>
      <w:r>
        <w:rPr>
          <w:i/>
          <w:iCs/>
        </w:rPr>
        <w:t xml:space="preserve">Self Learning </w:t>
      </w:r>
      <w:r>
        <w:t>yang dapat digunakan oleh mahasiswa untuk mempermudah pembelajaran mobile aplikasi berbasis flutter . iCLOP  juga akan sangat membantu dosen dalam proses pembelajaran karena akan secara mandiri, iCLOP  akan melakukan pengecekan tugas mahasiswa dan juga memberikan nilai sesuai test case yang sudah di tentukan oleh pengajar.</w:t>
      </w:r>
    </w:p>
    <w:p w14:paraId="65E741FC" w14:textId="77777777" w:rsidR="00A740C8" w:rsidRDefault="00000000" w:rsidP="00730703">
      <w:pPr>
        <w:pStyle w:val="Heading2"/>
      </w:pPr>
      <w:bookmarkStart w:id="27" w:name="_Toc96512749"/>
      <w:bookmarkStart w:id="28" w:name="_Toc110228655"/>
      <w:r>
        <w:rPr>
          <w:lang w:val="id-ID"/>
        </w:rPr>
        <w:t>Rumusan Masalah</w:t>
      </w:r>
      <w:bookmarkEnd w:id="25"/>
      <w:bookmarkEnd w:id="26"/>
      <w:bookmarkEnd w:id="27"/>
      <w:bookmarkEnd w:id="28"/>
    </w:p>
    <w:p w14:paraId="73DB453F" w14:textId="0C5E675D" w:rsidR="00A740C8" w:rsidRDefault="00000000" w:rsidP="00730703">
      <w:pPr>
        <w:pStyle w:val="isi"/>
      </w:pPr>
      <w:r>
        <w:t>Berdasarkan latar belakang di atas, maka rumusan masalah yang dapat diambil adalah sebagai berikut:</w:t>
      </w:r>
    </w:p>
    <w:p w14:paraId="1CB01CB9" w14:textId="77777777" w:rsidR="00184CE5" w:rsidRDefault="00184CE5" w:rsidP="00730703">
      <w:pPr>
        <w:pStyle w:val="isi"/>
      </w:pPr>
    </w:p>
    <w:p w14:paraId="3DFC86E3" w14:textId="77777777" w:rsidR="00A740C8" w:rsidRDefault="00000000" w:rsidP="00730703">
      <w:pPr>
        <w:pStyle w:val="isi"/>
        <w:numPr>
          <w:ilvl w:val="0"/>
          <w:numId w:val="3"/>
        </w:numPr>
      </w:pPr>
      <w:r>
        <w:t>Bagaimana menyediakan sebuah sistem untuk pembelajaran pemrograman aplikasi mobile berbasis Flutter ?</w:t>
      </w:r>
    </w:p>
    <w:p w14:paraId="1BCF75D4" w14:textId="582B806D" w:rsidR="00A740C8" w:rsidRDefault="00000000" w:rsidP="00730703">
      <w:pPr>
        <w:pStyle w:val="isi"/>
        <w:numPr>
          <w:ilvl w:val="0"/>
          <w:numId w:val="3"/>
        </w:numPr>
      </w:pPr>
      <w:r>
        <w:t>Bagaimana  memudahkan mahasiswa untuk belajar pemrograman flutter secara mandiri dengan fungsi automated assistance ?</w:t>
      </w:r>
    </w:p>
    <w:p w14:paraId="17EABC54" w14:textId="77777777" w:rsidR="00184CE5" w:rsidRDefault="00184CE5" w:rsidP="00184CE5">
      <w:pPr>
        <w:pStyle w:val="isi"/>
        <w:ind w:left="1080" w:firstLine="0"/>
      </w:pPr>
    </w:p>
    <w:p w14:paraId="00E804CF" w14:textId="77777777" w:rsidR="00A740C8" w:rsidRDefault="00000000" w:rsidP="00730703">
      <w:pPr>
        <w:pStyle w:val="Heading2"/>
      </w:pPr>
      <w:bookmarkStart w:id="29" w:name="_Toc28262191"/>
      <w:bookmarkStart w:id="30" w:name="_Toc28262715"/>
      <w:bookmarkStart w:id="31" w:name="_Toc96512750"/>
      <w:bookmarkStart w:id="32" w:name="_Toc110228656"/>
      <w:r>
        <w:lastRenderedPageBreak/>
        <w:t>Batasan Masalah</w:t>
      </w:r>
      <w:bookmarkEnd w:id="29"/>
      <w:bookmarkEnd w:id="30"/>
      <w:bookmarkEnd w:id="31"/>
      <w:bookmarkEnd w:id="32"/>
    </w:p>
    <w:p w14:paraId="6CAA0B60" w14:textId="1DA066D2" w:rsidR="00184CE5" w:rsidRPr="00184CE5" w:rsidRDefault="00000000" w:rsidP="00184CE5">
      <w:pPr>
        <w:pStyle w:val="isi"/>
      </w:pPr>
      <w:r>
        <w:t>Agar skripsi yang berjudul Pengembangan Topik Basic Application Untuk Pembelajaran Aplikasi Mobile Berbasis Flutter Pada Platform iCLOP dapat berjalan sesuai rencana dan tujuan awal, maka penulis menetapkan batasan-batasan masalah yaitu:</w:t>
      </w:r>
    </w:p>
    <w:p w14:paraId="75B3EC4B" w14:textId="77777777" w:rsidR="00A740C8" w:rsidRDefault="00000000" w:rsidP="00730703">
      <w:pPr>
        <w:pStyle w:val="isi"/>
        <w:numPr>
          <w:ilvl w:val="0"/>
          <w:numId w:val="4"/>
        </w:numPr>
        <w:rPr>
          <w:lang w:val="id-ID"/>
        </w:rPr>
      </w:pPr>
      <w:r>
        <w:t>Topic pembelajaran focus pada basic application : UI  dan Widgets</w:t>
      </w:r>
    </w:p>
    <w:p w14:paraId="127CE525" w14:textId="77777777" w:rsidR="00A740C8" w:rsidRDefault="00000000" w:rsidP="00730703">
      <w:pPr>
        <w:pStyle w:val="isi"/>
        <w:numPr>
          <w:ilvl w:val="0"/>
          <w:numId w:val="4"/>
        </w:numPr>
        <w:rPr>
          <w:lang w:val="id-ID"/>
        </w:rPr>
      </w:pPr>
      <w:r>
        <w:t xml:space="preserve">Sistem akan diujikan pada mahasiwa perguruan tinggi. </w:t>
      </w:r>
    </w:p>
    <w:p w14:paraId="5C6F857F" w14:textId="77777777" w:rsidR="00A740C8" w:rsidRDefault="00000000" w:rsidP="00730703">
      <w:pPr>
        <w:pStyle w:val="isi"/>
        <w:numPr>
          <w:ilvl w:val="0"/>
          <w:numId w:val="4"/>
        </w:numPr>
        <w:rPr>
          <w:lang w:val="id-ID"/>
        </w:rPr>
      </w:pPr>
      <w:r>
        <w:t>Menggunakan  Android Studio sebagai media pengerjaan.</w:t>
      </w:r>
    </w:p>
    <w:p w14:paraId="252E77D7" w14:textId="2D73D0B5" w:rsidR="00184CE5" w:rsidRPr="00184CE5" w:rsidRDefault="00000000" w:rsidP="00184CE5">
      <w:pPr>
        <w:pStyle w:val="isi"/>
        <w:numPr>
          <w:ilvl w:val="0"/>
          <w:numId w:val="4"/>
        </w:numPr>
        <w:rPr>
          <w:lang w:val="id-ID"/>
        </w:rPr>
      </w:pPr>
      <w:r>
        <w:t>Konten pembelajaran diadopsi dari situs Udemy atau Udacity.</w:t>
      </w:r>
    </w:p>
    <w:p w14:paraId="55800BE5" w14:textId="77777777" w:rsidR="00A740C8" w:rsidRDefault="00000000" w:rsidP="00730703">
      <w:pPr>
        <w:pStyle w:val="Heading2"/>
      </w:pPr>
      <w:bookmarkStart w:id="33" w:name="_Toc96512751"/>
      <w:bookmarkStart w:id="34" w:name="_Toc28262192"/>
      <w:bookmarkStart w:id="35" w:name="_Toc28262716"/>
      <w:bookmarkStart w:id="36" w:name="_Toc110228657"/>
      <w:r>
        <w:t>Tujuan</w:t>
      </w:r>
      <w:bookmarkEnd w:id="33"/>
      <w:bookmarkEnd w:id="36"/>
      <w:r>
        <w:t xml:space="preserve"> </w:t>
      </w:r>
      <w:bookmarkEnd w:id="34"/>
      <w:bookmarkEnd w:id="35"/>
    </w:p>
    <w:p w14:paraId="2C553D97" w14:textId="77777777" w:rsidR="00A740C8" w:rsidRDefault="00000000" w:rsidP="00730703">
      <w:pPr>
        <w:ind w:firstLine="360"/>
        <w:rPr>
          <w:lang w:val="id-ID"/>
        </w:rPr>
      </w:pPr>
      <w:r>
        <w:t>Tujuan dari pembuatan sistem  ini adalah sebagai berikut :</w:t>
      </w:r>
    </w:p>
    <w:p w14:paraId="5D2884D3" w14:textId="77777777" w:rsidR="00A740C8" w:rsidRDefault="00000000" w:rsidP="00730703">
      <w:pPr>
        <w:pStyle w:val="ListParagraph"/>
        <w:numPr>
          <w:ilvl w:val="0"/>
          <w:numId w:val="5"/>
        </w:numPr>
        <w:contextualSpacing w:val="0"/>
        <w:jc w:val="both"/>
        <w:rPr>
          <w:lang w:val="id-ID"/>
        </w:rPr>
      </w:pPr>
      <w:r>
        <w:t>Menyediakan mahasiswa sebuah sistem yang dapat membantu belajar pemrograman Mobile secara mandiri khususnya pada topik UI dan Widgets pada Flutter..</w:t>
      </w:r>
    </w:p>
    <w:p w14:paraId="12EF46B1" w14:textId="720192F5" w:rsidR="00184CE5" w:rsidRPr="00184CE5" w:rsidRDefault="00000000" w:rsidP="00184CE5">
      <w:pPr>
        <w:pStyle w:val="ListParagraph"/>
        <w:numPr>
          <w:ilvl w:val="0"/>
          <w:numId w:val="5"/>
        </w:numPr>
        <w:contextualSpacing w:val="0"/>
        <w:jc w:val="both"/>
        <w:rPr>
          <w:lang w:val="id-ID"/>
        </w:rPr>
      </w:pPr>
      <w:r>
        <w:t>Mengintegrasikan topik pembelajaran Flutter pada platform iCLOP sehingga dapat diakses oleh mahasiswa dan dosen untuk mendukung proses PBM khususnya pada mata kuliah Pemrograman Mobile.</w:t>
      </w:r>
      <w:bookmarkStart w:id="37" w:name="_Toc96512752"/>
    </w:p>
    <w:p w14:paraId="5CC06A9C" w14:textId="5283520B" w:rsidR="00A740C8" w:rsidRDefault="00000000" w:rsidP="00730703">
      <w:pPr>
        <w:pStyle w:val="Heading2"/>
        <w:rPr>
          <w:lang w:val="id-ID"/>
        </w:rPr>
      </w:pPr>
      <w:bookmarkStart w:id="38" w:name="_Toc110228658"/>
      <w:r>
        <w:rPr>
          <w:lang w:val="id-ID"/>
        </w:rPr>
        <w:t>Manfaat</w:t>
      </w:r>
      <w:bookmarkEnd w:id="37"/>
      <w:bookmarkEnd w:id="38"/>
    </w:p>
    <w:p w14:paraId="5CC6D4DC" w14:textId="77777777" w:rsidR="00A740C8" w:rsidRDefault="00000000" w:rsidP="00730703">
      <w:pPr>
        <w:ind w:firstLine="360"/>
        <w:rPr>
          <w:lang w:val="id-ID"/>
        </w:rPr>
      </w:pPr>
      <w:r>
        <w:t>Manfaat dari  pengembangan sistem pembelejaran ini antara lain :</w:t>
      </w:r>
    </w:p>
    <w:p w14:paraId="52E0F53B" w14:textId="77777777" w:rsidR="00A740C8" w:rsidRDefault="00000000" w:rsidP="00730703">
      <w:pPr>
        <w:pStyle w:val="ListParagraph"/>
        <w:numPr>
          <w:ilvl w:val="0"/>
          <w:numId w:val="6"/>
        </w:numPr>
        <w:rPr>
          <w:lang w:val="id-ID"/>
        </w:rPr>
      </w:pPr>
      <w:r>
        <w:t>Membantu mahasiswa dalam belajar Mobile Aplication berbasis flutter secara mandiri</w:t>
      </w:r>
    </w:p>
    <w:p w14:paraId="1B2CB533" w14:textId="77777777" w:rsidR="00A740C8" w:rsidRDefault="00000000" w:rsidP="00730703">
      <w:pPr>
        <w:pStyle w:val="ListParagraph"/>
        <w:numPr>
          <w:ilvl w:val="0"/>
          <w:numId w:val="6"/>
        </w:numPr>
        <w:rPr>
          <w:lang w:val="id-ID"/>
        </w:rPr>
      </w:pPr>
      <w:r>
        <w:t>Membantu dosen dalam proses pembelajaran pemrograman mobile</w:t>
      </w:r>
    </w:p>
    <w:p w14:paraId="1D30140F" w14:textId="77777777" w:rsidR="00A740C8" w:rsidRDefault="00A740C8" w:rsidP="00730703">
      <w:pPr>
        <w:ind w:left="360"/>
      </w:pPr>
    </w:p>
    <w:p w14:paraId="587E5592" w14:textId="77777777" w:rsidR="00A740C8" w:rsidRDefault="00000000" w:rsidP="00730703">
      <w:pPr>
        <w:rPr>
          <w:b/>
          <w:caps/>
          <w:sz w:val="28"/>
          <w:szCs w:val="28"/>
        </w:rPr>
      </w:pPr>
      <w:bookmarkStart w:id="39" w:name="_Toc28262718"/>
      <w:bookmarkStart w:id="40" w:name="_Toc28262194"/>
      <w:r>
        <w:rPr>
          <w:sz w:val="28"/>
          <w:szCs w:val="28"/>
        </w:rPr>
        <w:br w:type="page"/>
      </w:r>
    </w:p>
    <w:p w14:paraId="49CCD33D" w14:textId="5BCB0DCD" w:rsidR="00A740C8" w:rsidRPr="00184CE5" w:rsidRDefault="00000000" w:rsidP="00184CE5">
      <w:pPr>
        <w:pStyle w:val="Heading1"/>
        <w:rPr>
          <w:szCs w:val="28"/>
          <w:lang w:val="id-ID"/>
        </w:rPr>
      </w:pPr>
      <w:bookmarkStart w:id="41" w:name="_Toc96512753"/>
      <w:bookmarkStart w:id="42" w:name="_Toc110228659"/>
      <w:r>
        <w:rPr>
          <w:szCs w:val="28"/>
        </w:rPr>
        <w:lastRenderedPageBreak/>
        <w:t xml:space="preserve">BAB </w:t>
      </w:r>
      <w:bookmarkEnd w:id="39"/>
      <w:bookmarkEnd w:id="40"/>
      <w:r>
        <w:rPr>
          <w:szCs w:val="28"/>
          <w:lang w:val="id-ID"/>
        </w:rPr>
        <w:t xml:space="preserve">II. </w:t>
      </w:r>
      <w:r>
        <w:rPr>
          <w:szCs w:val="28"/>
          <w:lang w:val="id-ID"/>
        </w:rPr>
        <w:br/>
        <w:t>LANDASAN TEORI</w:t>
      </w:r>
      <w:bookmarkEnd w:id="41"/>
      <w:bookmarkEnd w:id="42"/>
    </w:p>
    <w:p w14:paraId="51D09929" w14:textId="77777777" w:rsidR="00A740C8" w:rsidRDefault="00000000" w:rsidP="00730703">
      <w:pPr>
        <w:pStyle w:val="Heading2"/>
        <w:numPr>
          <w:ilvl w:val="0"/>
          <w:numId w:val="7"/>
        </w:numPr>
        <w:ind w:left="426" w:hanging="426"/>
      </w:pPr>
      <w:bookmarkStart w:id="43" w:name="_Toc96512754"/>
      <w:bookmarkStart w:id="44" w:name="_Toc504076952"/>
      <w:bookmarkStart w:id="45" w:name="_Toc110228660"/>
      <w:r>
        <w:t>Studi Literatur</w:t>
      </w:r>
      <w:bookmarkEnd w:id="43"/>
      <w:bookmarkEnd w:id="45"/>
    </w:p>
    <w:p w14:paraId="29B98B5D" w14:textId="2053A77C" w:rsidR="00A740C8" w:rsidRDefault="00000000" w:rsidP="00184CE5">
      <w:pPr>
        <w:pStyle w:val="isi"/>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14:paraId="4E243DD5" w14:textId="3ADA9169" w:rsidR="00A740C8" w:rsidRDefault="00000000" w:rsidP="00730703">
      <w:pPr>
        <w:pStyle w:val="TABEL"/>
      </w:pPr>
      <w:bookmarkStart w:id="46" w:name="_Toc92307426"/>
      <w:bookmarkStart w:id="47" w:name="_Toc94131977"/>
      <w:bookmarkStart w:id="48" w:name="_Toc92307504"/>
      <w:bookmarkStart w:id="49" w:name="_Toc110228628"/>
      <w:r>
        <w:t xml:space="preserve">Tabel 2. </w:t>
      </w:r>
      <w:r>
        <w:fldChar w:fldCharType="begin"/>
      </w:r>
      <w:r>
        <w:instrText xml:space="preserve"> SEQ Tabel_2. \* ARABIC </w:instrText>
      </w:r>
      <w:r>
        <w:fldChar w:fldCharType="separate"/>
      </w:r>
      <w:r w:rsidR="00CD0C36">
        <w:rPr>
          <w:noProof/>
        </w:rPr>
        <w:t>1</w:t>
      </w:r>
      <w:r>
        <w:fldChar w:fldCharType="end"/>
      </w:r>
      <w:r>
        <w:t xml:space="preserve"> </w:t>
      </w:r>
      <w:bookmarkEnd w:id="46"/>
      <w:bookmarkEnd w:id="47"/>
      <w:bookmarkEnd w:id="48"/>
      <w:r>
        <w:t>Studi Literatur</w:t>
      </w:r>
      <w:bookmarkEnd w:id="49"/>
    </w:p>
    <w:tbl>
      <w:tblPr>
        <w:tblStyle w:val="TableGrid"/>
        <w:tblW w:w="0" w:type="auto"/>
        <w:tblInd w:w="-5" w:type="dxa"/>
        <w:tblLook w:val="04A0" w:firstRow="1" w:lastRow="0" w:firstColumn="1" w:lastColumn="0" w:noHBand="0" w:noVBand="1"/>
      </w:tblPr>
      <w:tblGrid>
        <w:gridCol w:w="1701"/>
        <w:gridCol w:w="3261"/>
        <w:gridCol w:w="2965"/>
      </w:tblGrid>
      <w:tr w:rsidR="00A740C8" w14:paraId="2EB2D430" w14:textId="77777777" w:rsidTr="00E0039C">
        <w:trPr>
          <w:trHeight w:val="339"/>
        </w:trPr>
        <w:tc>
          <w:tcPr>
            <w:tcW w:w="1701" w:type="dxa"/>
          </w:tcPr>
          <w:p w14:paraId="5F65066B" w14:textId="77777777" w:rsidR="00A740C8" w:rsidRDefault="00000000" w:rsidP="00730703">
            <w:pPr>
              <w:pStyle w:val="ListParagraph"/>
              <w:ind w:left="0"/>
              <w:contextualSpacing w:val="0"/>
              <w:jc w:val="center"/>
              <w:rPr>
                <w:b/>
                <w:szCs w:val="24"/>
              </w:rPr>
            </w:pPr>
            <w:r>
              <w:rPr>
                <w:b/>
                <w:szCs w:val="24"/>
              </w:rPr>
              <w:t>Nama Peneliti</w:t>
            </w:r>
          </w:p>
        </w:tc>
        <w:tc>
          <w:tcPr>
            <w:tcW w:w="3261" w:type="dxa"/>
          </w:tcPr>
          <w:p w14:paraId="41B4223E" w14:textId="77777777" w:rsidR="00A740C8" w:rsidRDefault="00000000" w:rsidP="00730703">
            <w:pPr>
              <w:pStyle w:val="ListParagraph"/>
              <w:ind w:left="0"/>
              <w:contextualSpacing w:val="0"/>
              <w:jc w:val="center"/>
              <w:rPr>
                <w:b/>
                <w:szCs w:val="24"/>
              </w:rPr>
            </w:pPr>
            <w:r>
              <w:rPr>
                <w:b/>
                <w:szCs w:val="24"/>
              </w:rPr>
              <w:t>Judul Penelitian</w:t>
            </w:r>
          </w:p>
        </w:tc>
        <w:tc>
          <w:tcPr>
            <w:tcW w:w="2965" w:type="dxa"/>
          </w:tcPr>
          <w:p w14:paraId="36928987" w14:textId="77777777" w:rsidR="00A740C8" w:rsidRDefault="00000000" w:rsidP="00730703">
            <w:pPr>
              <w:pStyle w:val="ListParagraph"/>
              <w:ind w:left="0"/>
              <w:contextualSpacing w:val="0"/>
              <w:jc w:val="center"/>
              <w:rPr>
                <w:b/>
                <w:szCs w:val="24"/>
              </w:rPr>
            </w:pPr>
            <w:r>
              <w:rPr>
                <w:b/>
                <w:szCs w:val="24"/>
              </w:rPr>
              <w:t>Hasil Penelitian</w:t>
            </w:r>
          </w:p>
        </w:tc>
      </w:tr>
      <w:tr w:rsidR="00A740C8" w14:paraId="1B822E2A" w14:textId="77777777" w:rsidTr="00E0039C">
        <w:tc>
          <w:tcPr>
            <w:tcW w:w="1701" w:type="dxa"/>
          </w:tcPr>
          <w:p w14:paraId="1D830E9B" w14:textId="77777777" w:rsidR="00A740C8" w:rsidRDefault="00000000" w:rsidP="00730703">
            <w:pPr>
              <w:pStyle w:val="ListParagraph"/>
              <w:spacing w:after="120"/>
              <w:ind w:left="0"/>
              <w:contextualSpacing w:val="0"/>
              <w:rPr>
                <w:szCs w:val="24"/>
              </w:rPr>
            </w:pPr>
            <w:r>
              <w:rPr>
                <w:szCs w:val="24"/>
              </w:rPr>
              <w:fldChar w:fldCharType="begin"/>
            </w:r>
            <w:r>
              <w:rPr>
                <w:szCs w:val="24"/>
              </w:rPr>
              <w:instrText xml:space="preserve"> ADDIN ZOTERO_ITEM CSL_CITATION {"citationID":"OY6SNBZd","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rPr>
                <w:szCs w:val="24"/>
              </w:rPr>
              <w:fldChar w:fldCharType="separate"/>
            </w:r>
            <w:r>
              <w:t>(Syaifudin et al., 2019)</w:t>
            </w:r>
            <w:r>
              <w:rPr>
                <w:szCs w:val="24"/>
              </w:rPr>
              <w:fldChar w:fldCharType="end"/>
            </w:r>
          </w:p>
        </w:tc>
        <w:tc>
          <w:tcPr>
            <w:tcW w:w="3261" w:type="dxa"/>
          </w:tcPr>
          <w:p w14:paraId="47D409A1" w14:textId="77777777" w:rsidR="00A740C8" w:rsidRDefault="00000000" w:rsidP="00730703">
            <w:pPr>
              <w:pStyle w:val="ListParagraph"/>
              <w:spacing w:after="120"/>
              <w:ind w:left="0"/>
              <w:contextualSpacing w:val="0"/>
              <w:rPr>
                <w:szCs w:val="24"/>
              </w:rPr>
            </w:pPr>
            <w:r>
              <w:rPr>
                <w:szCs w:val="24"/>
              </w:rPr>
              <w:t>A Proposal of Android Programming Learning Assistant System with Implementation of Basic Application Learning</w:t>
            </w:r>
          </w:p>
        </w:tc>
        <w:tc>
          <w:tcPr>
            <w:tcW w:w="2965" w:type="dxa"/>
          </w:tcPr>
          <w:p w14:paraId="2C823D9B" w14:textId="77777777" w:rsidR="00A740C8" w:rsidRDefault="00000000" w:rsidP="00730703">
            <w:pPr>
              <w:pStyle w:val="ListParagraph"/>
              <w:spacing w:after="120"/>
              <w:ind w:left="0"/>
              <w:contextualSpacing w:val="0"/>
              <w:rPr>
                <w:szCs w:val="24"/>
              </w:rPr>
            </w:pPr>
            <w:r>
              <w:rPr>
                <w:szCs w:val="24"/>
              </w:rPr>
              <w:t>Tujuan dari dibuatnya APLAS untuk membantu mahasiswa belajar Android dasar dengan mudah dan membantu dosen memeriksa tugas mahasiswa</w:t>
            </w:r>
          </w:p>
        </w:tc>
      </w:tr>
      <w:tr w:rsidR="00A740C8" w14:paraId="165D22CC" w14:textId="77777777" w:rsidTr="00E0039C">
        <w:tc>
          <w:tcPr>
            <w:tcW w:w="1701" w:type="dxa"/>
          </w:tcPr>
          <w:p w14:paraId="6C31C657" w14:textId="77777777" w:rsidR="00A740C8" w:rsidRDefault="00000000" w:rsidP="00730703">
            <w:pPr>
              <w:pStyle w:val="ListParagraph"/>
              <w:spacing w:after="120"/>
              <w:ind w:left="0"/>
              <w:contextualSpacing w:val="0"/>
              <w:rPr>
                <w:szCs w:val="24"/>
              </w:rPr>
            </w:pPr>
            <w:r>
              <w:rPr>
                <w:szCs w:val="24"/>
              </w:rPr>
              <w:fldChar w:fldCharType="begin"/>
            </w:r>
            <w:r>
              <w:rPr>
                <w:szCs w:val="24"/>
              </w:rPr>
              <w:instrText xml:space="preserve"> ADDIN ZOTERO_ITEM CSL_CITATION {"citationID":"J3MGfmHL","properties":{"formattedCitation":"(Syaifudin, Funabiki, &amp; Kuribayashi, 2021)","plainCitation":"(Syaifudin, Funabiki, &amp; Kuribayashi, 2021)","noteIndex":0},"citationItems":[{"id":50,"uris":["http://zotero.org/users/local/wWuRyI23/items/CW6695RX"],"uri":["http://zotero.org/users/local/wWuRyI23/items/CW6695RX"],"itemData":{"id":50,"type":"article-journal","abstract":"Due to the growing popularity of smartphone devices, Android applications have played important roles in software productions. To help self-studies of Android programming, we have developed Android Programming Learning Assistance System (APLAS). In the software lifecycle, unit testing has been essential to conﬁrm the validity of a source code in satisfying the required speciﬁcations. Therefore, APLAS adopts JUnit and Robolectric as the coupled unit testing tools for Android applications, to conﬁrm the validity of answer source codes. However, the validation of a lot of codes by running test codes on them often takes long time, because of the complex procedure to allow the unit testing of codes for human-interactive applications. In this paper, we present the details of the implemented validator in APLAS and the performance investigation under various PC hardware and test case speciﬁcations. The results show that the hardware speciﬁcations, the initialization process by Gradle, and the number of test cases have signiﬁcant impacts on the validation time.","language":"en","page":"7","source":"Zotero","title":"Implementation and Performance Evaluation of Unit Testing for Student’s Answer Validation in Android Programming Learning Assistant System","author":[{"family":"Syaifudin","given":"Yan WATEQULIS"},{"family":"Funabiki","given":"Nobuo"},{"family":"Kuribayashi","given":"Minoru"}],"issued":{"date-parts":[["2021"]]}}}],"schema":"https://github.com/citation-style-language/schema/raw/master/csl-citation.json"} </w:instrText>
            </w:r>
            <w:r>
              <w:rPr>
                <w:szCs w:val="24"/>
              </w:rPr>
              <w:fldChar w:fldCharType="separate"/>
            </w:r>
            <w:r>
              <w:t>(Syaifudin, Funabiki, &amp; Kuribayashi, 2021)</w:t>
            </w:r>
            <w:r>
              <w:rPr>
                <w:szCs w:val="24"/>
              </w:rPr>
              <w:fldChar w:fldCharType="end"/>
            </w:r>
          </w:p>
        </w:tc>
        <w:tc>
          <w:tcPr>
            <w:tcW w:w="3261" w:type="dxa"/>
          </w:tcPr>
          <w:p w14:paraId="4C92E394" w14:textId="77777777" w:rsidR="00A740C8" w:rsidRDefault="00000000" w:rsidP="00730703">
            <w:pPr>
              <w:pStyle w:val="ListParagraph"/>
              <w:spacing w:after="120"/>
              <w:ind w:left="0"/>
              <w:contextualSpacing w:val="0"/>
              <w:rPr>
                <w:szCs w:val="24"/>
              </w:rPr>
            </w:pPr>
            <w:r>
              <w:rPr>
                <w:szCs w:val="24"/>
              </w:rPr>
              <w:t>Implementation and Performance Evaluation of Unit Testing for Student’s Answer Validation in Android Programming Learning Assistance System</w:t>
            </w:r>
          </w:p>
        </w:tc>
        <w:tc>
          <w:tcPr>
            <w:tcW w:w="2965" w:type="dxa"/>
          </w:tcPr>
          <w:p w14:paraId="3A3174DD" w14:textId="77777777" w:rsidR="00A740C8" w:rsidRDefault="00000000" w:rsidP="00730703">
            <w:pPr>
              <w:pStyle w:val="ListParagraph"/>
              <w:spacing w:after="120"/>
              <w:ind w:left="0"/>
              <w:contextualSpacing w:val="0"/>
              <w:rPr>
                <w:szCs w:val="24"/>
              </w:rPr>
            </w:pPr>
            <w:r>
              <w:rPr>
                <w:szCs w:val="24"/>
              </w:rPr>
              <w:t>Menunjukkan bahawa spesifikasi perangkat keras dan proses inisialisasi oleh Gradle memiliki dampak besar pada waktu eksekusi.</w:t>
            </w:r>
          </w:p>
        </w:tc>
      </w:tr>
      <w:tr w:rsidR="00A740C8" w14:paraId="3A9404AA" w14:textId="77777777" w:rsidTr="00E0039C">
        <w:tc>
          <w:tcPr>
            <w:tcW w:w="1701" w:type="dxa"/>
          </w:tcPr>
          <w:p w14:paraId="0E0C9DCA" w14:textId="77777777" w:rsidR="00A740C8" w:rsidRDefault="00000000" w:rsidP="00730703">
            <w:pPr>
              <w:pStyle w:val="ListParagraph"/>
              <w:spacing w:after="120"/>
              <w:ind w:left="0"/>
              <w:contextualSpacing w:val="0"/>
              <w:rPr>
                <w:szCs w:val="24"/>
              </w:rPr>
            </w:pPr>
            <w:r>
              <w:rPr>
                <w:szCs w:val="24"/>
              </w:rPr>
              <w:fldChar w:fldCharType="begin"/>
            </w:r>
            <w:r>
              <w:rPr>
                <w:szCs w:val="24"/>
              </w:rPr>
              <w:instrText xml:space="preserve"> ADDIN ZOTERO_ITEM CSL_CITATION {"citationID":"RRDG0rcU","properties":{"formattedCitation":"(Syaifudin, Funabiki, Kuribayashi, et al., 2021)","plainCitation":"(Syaifudin, Funabiki, Kuribayashi, et al., 2021)","noteIndex":0},"citationItems":[{"id":48,"uris":["http://zotero.org/users/local/wWuRyI23/items/QYAR4WUH"],"uri":["http://zotero.org/users/local/wWuRyI23/items/QYAR4WUH"],"itemData":{"id":48,"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t>(Syaifudin, Funabiki, Kuribayashi, et al., 2021)</w:t>
            </w:r>
            <w:r>
              <w:rPr>
                <w:szCs w:val="24"/>
              </w:rPr>
              <w:fldChar w:fldCharType="end"/>
            </w:r>
          </w:p>
        </w:tc>
        <w:tc>
          <w:tcPr>
            <w:tcW w:w="3261" w:type="dxa"/>
          </w:tcPr>
          <w:p w14:paraId="150E1245" w14:textId="77777777" w:rsidR="00A740C8" w:rsidRDefault="00000000" w:rsidP="00730703">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965" w:type="dxa"/>
          </w:tcPr>
          <w:p w14:paraId="57DFAA45" w14:textId="77777777" w:rsidR="00A740C8" w:rsidRDefault="00000000" w:rsidP="00730703">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bl>
    <w:p w14:paraId="5B83C14D" w14:textId="77777777" w:rsidR="00A740C8" w:rsidRDefault="00A740C8" w:rsidP="00730703">
      <w:pPr>
        <w:rPr>
          <w:b/>
        </w:rPr>
      </w:pPr>
    </w:p>
    <w:p w14:paraId="689B951D" w14:textId="77777777" w:rsidR="00A740C8" w:rsidRDefault="00000000" w:rsidP="00730703">
      <w:pPr>
        <w:pStyle w:val="Heading2"/>
        <w:numPr>
          <w:ilvl w:val="0"/>
          <w:numId w:val="7"/>
        </w:numPr>
        <w:ind w:left="426" w:hanging="426"/>
      </w:pPr>
      <w:bookmarkStart w:id="50" w:name="_Toc96512755"/>
      <w:bookmarkStart w:id="51" w:name="_Toc110228661"/>
      <w:r>
        <w:lastRenderedPageBreak/>
        <w:t xml:space="preserve">iCLOP </w:t>
      </w:r>
      <w:r>
        <w:rPr>
          <w:i/>
          <w:iCs/>
        </w:rPr>
        <w:t xml:space="preserve"> </w:t>
      </w:r>
      <w:bookmarkEnd w:id="50"/>
      <w:r>
        <w:rPr>
          <w:i/>
          <w:iCs/>
        </w:rPr>
        <w:t>(Intelligent Computer-Assisted Programming Learning Platform)</w:t>
      </w:r>
      <w:bookmarkEnd w:id="51"/>
    </w:p>
    <w:p w14:paraId="33B47A30" w14:textId="77777777" w:rsidR="00A740C8" w:rsidRDefault="00000000" w:rsidP="00730703">
      <w:pPr>
        <w:pStyle w:val="isi"/>
      </w:pPr>
      <w:r>
        <w:t>iCLOP adalah suatu aplikasi yg dapat digunakan dalam proses pembelajaran antara dosen dan mahasiswa untuk mempermudah dosen dalam pemberian dan pengecekan tugas serta mempermudah mahasiswa untuk mengakses pembelajaran mandiri dan pengumpulan tugas yang telah diberikan oleh dosen. iCLOP juga membantu pembelajaran Android sederhana dan dasar sehingga mudah dipahami oleh pengajar dan mahasiswa, iCLOP  di kembangkan dengan mengadopsi sitem dari APLAS (</w:t>
      </w:r>
      <w:r>
        <w:rPr>
          <w:i/>
          <w:iCs/>
        </w:rPr>
        <w:t>Android Programming Learning Assistant System</w:t>
      </w:r>
      <w:r>
        <w:t>).</w:t>
      </w:r>
      <w:r>
        <w:fldChar w:fldCharType="begin"/>
      </w:r>
      <w:r>
        <w:instrText xml:space="preserve"> ADDIN ZOTERO_ITEM CSL_CITATION {"citationID":"cJD5zvEz","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fldChar w:fldCharType="separate"/>
      </w:r>
      <w:r>
        <w:t>(Syaifudin et al., 2019)</w:t>
      </w:r>
      <w:r>
        <w:fldChar w:fldCharType="end"/>
      </w:r>
      <w:r>
        <w:t xml:space="preserve"> </w:t>
      </w:r>
    </w:p>
    <w:p w14:paraId="2DC0588F" w14:textId="77777777" w:rsidR="00A740C8" w:rsidRPr="00E0039C" w:rsidRDefault="00000000" w:rsidP="00730703">
      <w:pPr>
        <w:pStyle w:val="isi"/>
      </w:pPr>
      <w:r>
        <w:t xml:space="preserve">iCLOP adalah platform pembelajaran yang dikembangkan untuk menyediakan sistem cerdas dengan assistensi secara otomatis (Automatic Assistance) yang mana system ini akan mempermudah dalam proses pembelajaran secara mandiri, iCLOP mempunyai beberapa topik di antaranya User Interface, Interactive Application, Content Provider dan Service Interactive yang masing </w:t>
      </w:r>
      <w:r w:rsidRPr="00E0039C">
        <w:t>masing topik mempunya sub topik yang meliputi :</w:t>
      </w:r>
    </w:p>
    <w:p w14:paraId="4712269D" w14:textId="77777777" w:rsidR="00A740C8" w:rsidRPr="00E0039C" w:rsidRDefault="00000000" w:rsidP="00730703">
      <w:pPr>
        <w:pStyle w:val="isi"/>
        <w:numPr>
          <w:ilvl w:val="0"/>
          <w:numId w:val="8"/>
        </w:numPr>
        <w:rPr>
          <w:b/>
        </w:rPr>
      </w:pPr>
      <w:r w:rsidRPr="00E0039C">
        <w:rPr>
          <w:bCs/>
        </w:rPr>
        <w:t>User Interface memiliki sub topic UI dan Widgets</w:t>
      </w:r>
    </w:p>
    <w:p w14:paraId="1E602583" w14:textId="77777777" w:rsidR="00A740C8" w:rsidRDefault="00000000" w:rsidP="00730703">
      <w:pPr>
        <w:pStyle w:val="isi"/>
        <w:numPr>
          <w:ilvl w:val="0"/>
          <w:numId w:val="8"/>
        </w:numPr>
        <w:rPr>
          <w:bCs/>
          <w:color w:val="000000" w:themeColor="text1"/>
        </w:rPr>
      </w:pPr>
      <w:r w:rsidRPr="00E0039C">
        <w:rPr>
          <w:bCs/>
        </w:rPr>
        <w:t xml:space="preserve">Interactive Aplication </w:t>
      </w:r>
      <w:r>
        <w:rPr>
          <w:bCs/>
          <w:color w:val="000000" w:themeColor="text1"/>
        </w:rPr>
        <w:t>memiliki beberapa sub topik meliputi Basic Activity,Advance Widgets dan Multiple Activities.</w:t>
      </w:r>
    </w:p>
    <w:p w14:paraId="698BC936" w14:textId="77777777" w:rsidR="00A740C8" w:rsidRDefault="00000000" w:rsidP="00730703">
      <w:pPr>
        <w:pStyle w:val="isi"/>
        <w:numPr>
          <w:ilvl w:val="0"/>
          <w:numId w:val="8"/>
        </w:numPr>
        <w:rPr>
          <w:bCs/>
          <w:color w:val="000000" w:themeColor="text1"/>
        </w:rPr>
      </w:pPr>
      <w:r>
        <w:rPr>
          <w:bCs/>
          <w:color w:val="000000" w:themeColor="text1"/>
        </w:rPr>
        <w:t>Content provider yang mempunyai beberapa sub topik di antaranya Data Storage, SQLite, Network Connection, Data Service</w:t>
      </w:r>
    </w:p>
    <w:p w14:paraId="32B3066B" w14:textId="77777777" w:rsidR="00A740C8" w:rsidRDefault="00000000" w:rsidP="00730703">
      <w:pPr>
        <w:pStyle w:val="isi"/>
        <w:numPr>
          <w:ilvl w:val="0"/>
          <w:numId w:val="8"/>
        </w:numPr>
        <w:rPr>
          <w:bCs/>
          <w:color w:val="000000" w:themeColor="text1"/>
        </w:rPr>
      </w:pPr>
      <w:r>
        <w:rPr>
          <w:bCs/>
          <w:color w:val="000000" w:themeColor="text1"/>
        </w:rPr>
        <w:t>Service Interaction memiliki beberapa sub bab di antaranya basic aplication flutter, Web Contents, Service Application, Notification.</w:t>
      </w:r>
    </w:p>
    <w:p w14:paraId="1909FCA2" w14:textId="77777777" w:rsidR="00A740C8" w:rsidRDefault="00000000" w:rsidP="00730703">
      <w:pPr>
        <w:rPr>
          <w:color w:val="000000"/>
        </w:rPr>
      </w:pPr>
      <w:r>
        <w:t xml:space="preserve">iCLOP  </w:t>
      </w:r>
      <w:r>
        <w:rPr>
          <w:color w:val="000000"/>
        </w:rPr>
        <w:t xml:space="preserve">  mempunyai spesifikasi (</w:t>
      </w:r>
      <w:r>
        <w:rPr>
          <w:i/>
          <w:iCs/>
          <w:color w:val="000000"/>
        </w:rPr>
        <w:t>Guide file</w:t>
      </w:r>
      <w:r>
        <w:rPr>
          <w:color w:val="000000"/>
        </w:rPr>
        <w:t>) yang menjadi sayarat minimum dalam pengerjaan materi, berikut langkah langkah pembuatanya :</w:t>
      </w:r>
    </w:p>
    <w:p w14:paraId="2F2D8A73" w14:textId="77777777" w:rsidR="00A740C8" w:rsidRDefault="00000000" w:rsidP="00730703">
      <w:pPr>
        <w:jc w:val="center"/>
      </w:pPr>
      <w:r>
        <w:rPr>
          <w:noProof/>
        </w:rPr>
        <w:lastRenderedPageBreak/>
        <w:drawing>
          <wp:inline distT="0" distB="0" distL="0" distR="0" wp14:anchorId="0CFAAC21" wp14:editId="07AA134E">
            <wp:extent cx="3992880" cy="45415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tretch>
                      <a:fillRect/>
                    </a:stretch>
                  </pic:blipFill>
                  <pic:spPr>
                    <a:xfrm>
                      <a:off x="0" y="0"/>
                      <a:ext cx="3993226" cy="4541914"/>
                    </a:xfrm>
                    <a:prstGeom prst="rect">
                      <a:avLst/>
                    </a:prstGeom>
                  </pic:spPr>
                </pic:pic>
              </a:graphicData>
            </a:graphic>
          </wp:inline>
        </w:drawing>
      </w:r>
    </w:p>
    <w:p w14:paraId="01252F14" w14:textId="5D508BE9" w:rsidR="00A740C8" w:rsidRDefault="00000000" w:rsidP="00730703">
      <w:pPr>
        <w:pStyle w:val="GAMBAR"/>
        <w:spacing w:line="360" w:lineRule="auto"/>
      </w:pPr>
      <w:bookmarkStart w:id="52" w:name="_Toc110228636"/>
      <w:r>
        <w:t xml:space="preserve">Gambar 2. </w:t>
      </w:r>
      <w:r>
        <w:fldChar w:fldCharType="begin"/>
      </w:r>
      <w:r>
        <w:instrText xml:space="preserve"> SEQ Gambar_2. \* ARABIC </w:instrText>
      </w:r>
      <w:r>
        <w:fldChar w:fldCharType="separate"/>
      </w:r>
      <w:r w:rsidR="00CD0C36">
        <w:rPr>
          <w:noProof/>
        </w:rPr>
        <w:t>1</w:t>
      </w:r>
      <w:r>
        <w:fldChar w:fldCharType="end"/>
      </w:r>
      <w:r>
        <w:t xml:space="preserve"> Contoh materi dan soal</w:t>
      </w:r>
      <w:bookmarkEnd w:id="52"/>
    </w:p>
    <w:p w14:paraId="0A8BC8D1" w14:textId="77777777" w:rsidR="00A740C8" w:rsidRDefault="00000000" w:rsidP="00730703">
      <w:pPr>
        <w:pStyle w:val="ListParagraph"/>
        <w:spacing w:after="240"/>
        <w:ind w:left="567" w:firstLine="284"/>
        <w:jc w:val="both"/>
        <w:rPr>
          <w:color w:val="000000"/>
          <w:szCs w:val="24"/>
        </w:rPr>
      </w:pPr>
      <w:r>
        <w:rPr>
          <w:color w:val="000000"/>
          <w:szCs w:val="24"/>
        </w:rPr>
        <w:t>Sumber yang disediakan mempunyai 3 file berupa dokumen panduan pengerjaan (</w:t>
      </w:r>
      <w:r>
        <w:rPr>
          <w:i/>
          <w:color w:val="000000"/>
          <w:szCs w:val="24"/>
        </w:rPr>
        <w:t>Guide file</w:t>
      </w:r>
      <w:r>
        <w:rPr>
          <w:color w:val="000000"/>
          <w:szCs w:val="24"/>
        </w:rPr>
        <w:t xml:space="preserve">), </w:t>
      </w:r>
      <w:r>
        <w:rPr>
          <w:i/>
          <w:color w:val="000000"/>
          <w:szCs w:val="24"/>
        </w:rPr>
        <w:t>Suplement file</w:t>
      </w:r>
      <w:r>
        <w:rPr>
          <w:color w:val="000000"/>
          <w:szCs w:val="24"/>
        </w:rPr>
        <w:t xml:space="preserve"> berupa elemen yang diperlukan aplikasi seperti gambar, </w:t>
      </w:r>
      <w:r>
        <w:rPr>
          <w:i/>
          <w:color w:val="000000"/>
          <w:szCs w:val="24"/>
        </w:rPr>
        <w:t xml:space="preserve">Test code </w:t>
      </w:r>
      <w:r>
        <w:rPr>
          <w:color w:val="000000"/>
          <w:szCs w:val="24"/>
        </w:rPr>
        <w:t xml:space="preserve">berupa file yang akan di jalankan pada Flutter Test. </w:t>
      </w:r>
    </w:p>
    <w:p w14:paraId="2FA3B665" w14:textId="77777777" w:rsidR="00A740C8" w:rsidRDefault="00000000" w:rsidP="00730703">
      <w:pPr>
        <w:pStyle w:val="Heading2"/>
        <w:numPr>
          <w:ilvl w:val="0"/>
          <w:numId w:val="7"/>
        </w:numPr>
        <w:ind w:left="426" w:hanging="426"/>
      </w:pPr>
      <w:bookmarkStart w:id="53" w:name="_Toc110228662"/>
      <w:r>
        <w:t>DART</w:t>
      </w:r>
      <w:bookmarkEnd w:id="53"/>
    </w:p>
    <w:p w14:paraId="36991613" w14:textId="77777777" w:rsidR="00A740C8" w:rsidRDefault="00000000" w:rsidP="00730703">
      <w:pPr>
        <w:ind w:firstLine="720"/>
      </w:pPr>
      <w:r>
        <w:t xml:space="preserve">Bahasa dart di kembangkan oleh google untuk membuat aplikasi multiflatform dengan satu basis code. Dengan bahasa dart dapat dikembangkan dan digunakan untuk membuat aplikasi untuk iOS, android, dan web dengan fitur yang ditujukan untuk pengembangan aplikasi multiflatfrom berbasis flutter. </w:t>
      </w:r>
      <w:r>
        <w:fldChar w:fldCharType="begin"/>
      </w:r>
      <w:r>
        <w:instrText xml:space="preserve"> ADDIN ZOTERO_ITEM CSL_CITATION {"citationID":"ggbcpk0p","properties":{"formattedCitation":"(Purba, 2021)","plainCitation":"(Purba, 2021)","noteIndex":0},"citationItems":[{"id":28,"uris":["http://zotero.org/users/local/wWuRyI23/items/R93XBWD7"],"uri":["http://zotero.org/users/local/wWuRyI23/items/R93XBWD7"],"itemData":{"id":28,"type":"article-journal","abstract":"Utilization of technology has developed very rapidly, one of which is in the economic and business fields as a promotional media whose development has been growing rapidly since the advent of internet technology The purpose of a product profile is to display a product profile and build credibility in cyberspace. Product profile applications can be submitted via an Android mobile application. So this study aims to design and because it is very helpful in the ease and speed of sending, delivering and receiving information. The product profile application is a solution as a promotional medium in this technological age. The purpose of a product profile is to display a product profile and build credibility in cyberspace. Product profile applications can be submitted via an Android mobile application. So this study aims to design and build an Android-based MSI graphics card product application using the Flutter framework and the Extreme Programming method. It is hoped that by making this application, it can introduce MSI graphics card products to the wider community to find out the information needed.","language":"id","page":"8","source":"Zotero","title":"RANCANG BANGUN APLIKASI PROFIL KARTU GRAFIS BERBASIS ANDROID MENGGUNAKAN FLUTTER","author":[{"family":"Purba","given":"Fernata Firdaus"}],"issued":{"date-parts":[["2021"]]}}}],"schema":"https://github.com/citation-style-language/schema/raw/master/csl-citation.json"} </w:instrText>
      </w:r>
      <w:r>
        <w:fldChar w:fldCharType="separate"/>
      </w:r>
      <w:r>
        <w:t>(Purba, 2021)</w:t>
      </w:r>
      <w:r>
        <w:fldChar w:fldCharType="end"/>
      </w:r>
    </w:p>
    <w:p w14:paraId="29F09CC6" w14:textId="77777777" w:rsidR="00A740C8" w:rsidRDefault="00000000" w:rsidP="00730703">
      <w:pPr>
        <w:rPr>
          <w:b/>
        </w:rPr>
      </w:pPr>
      <w:bookmarkStart w:id="54" w:name="_Toc96512757"/>
      <w:r>
        <w:br w:type="page"/>
      </w:r>
    </w:p>
    <w:p w14:paraId="0EBB2D34" w14:textId="77777777" w:rsidR="00A740C8" w:rsidRDefault="00000000" w:rsidP="00730703">
      <w:pPr>
        <w:pStyle w:val="Heading2"/>
        <w:numPr>
          <w:ilvl w:val="0"/>
          <w:numId w:val="7"/>
        </w:numPr>
        <w:ind w:left="426" w:hanging="426"/>
      </w:pPr>
      <w:bookmarkStart w:id="55" w:name="_Toc110228663"/>
      <w:r>
        <w:lastRenderedPageBreak/>
        <w:t>WIDGET</w:t>
      </w:r>
      <w:bookmarkEnd w:id="54"/>
      <w:bookmarkEnd w:id="55"/>
    </w:p>
    <w:p w14:paraId="3DC1CC21" w14:textId="77777777" w:rsidR="00A740C8" w:rsidRDefault="00000000" w:rsidP="00730703">
      <w:pPr>
        <w:ind w:firstLine="720"/>
      </w:pPr>
      <w:r>
        <w:t>Widgets merupakan bagian dari kerangka kerja flutter yang mana widget pada flutter dapat duganakan dalam merancang atau mengkategorikan tampilan dari kerangka aplikasi, setiap widget memiliki deklarasi dalam pembangunan tampilan yang tidak dapat diubah. Flutter memiliki struktur widget yang dapat disesuaikan dan diperluas.</w:t>
      </w:r>
      <w:r>
        <w:fldChar w:fldCharType="begin"/>
      </w:r>
      <w:r>
        <w:instrText xml:space="preserve"> ADDIN ZOTERO_ITEM CSL_CITATION {"citationID":"cssPIeFD","properties":{"formattedCitation":"(Haris, 2021)","plainCitation":"(Haris, 2021)","noteIndex":0},"citationItems":[{"id":67,"uris":["http://zotero.org/users/local/wWuRyI23/items/HGLGIX7R"],"uri":["http://zotero.org/users/local/wWuRyI23/items/HGLGIX7R"],"itemData":{"id":67,"type":"article-journal","language":"id","page":"86","source":"Zotero","title":"KOMPARASI FLUTTER DAN REACT NATIVE DALAM PENGEMBANGAN PERANGKAT BERGERAK","author":[{"family":"Haris","given":"Zakki Abdurrahman"}],"issued":{"date-parts":[["2021"]]}}}],"schema":"https://github.com/citation-style-language/schema/raw/master/csl-citation.json"} </w:instrText>
      </w:r>
      <w:r>
        <w:fldChar w:fldCharType="separate"/>
      </w:r>
      <w:r>
        <w:t>(Haris, 2021)</w:t>
      </w:r>
      <w:r>
        <w:fldChar w:fldCharType="end"/>
      </w:r>
    </w:p>
    <w:p w14:paraId="4EC0D638" w14:textId="77777777" w:rsidR="00A740C8" w:rsidRDefault="00A740C8" w:rsidP="00730703">
      <w:pPr>
        <w:ind w:firstLine="720"/>
        <w:jc w:val="center"/>
      </w:pPr>
    </w:p>
    <w:p w14:paraId="56E70014" w14:textId="77777777" w:rsidR="00A740C8" w:rsidRDefault="00000000" w:rsidP="00730703">
      <w:pPr>
        <w:ind w:firstLine="720"/>
        <w:jc w:val="center"/>
      </w:pPr>
      <w:r>
        <w:rPr>
          <w:noProof/>
        </w:rPr>
        <w:drawing>
          <wp:inline distT="0" distB="0" distL="0" distR="0" wp14:anchorId="22B35C59" wp14:editId="55EA80F9">
            <wp:extent cx="3324225" cy="2698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3365935" cy="2732266"/>
                    </a:xfrm>
                    <a:prstGeom prst="rect">
                      <a:avLst/>
                    </a:prstGeom>
                  </pic:spPr>
                </pic:pic>
              </a:graphicData>
            </a:graphic>
          </wp:inline>
        </w:drawing>
      </w:r>
    </w:p>
    <w:p w14:paraId="76FAE205" w14:textId="781A75FA" w:rsidR="00A740C8" w:rsidRDefault="00000000" w:rsidP="00730703">
      <w:pPr>
        <w:pStyle w:val="GAMBAR"/>
        <w:spacing w:line="360" w:lineRule="auto"/>
      </w:pPr>
      <w:bookmarkStart w:id="56" w:name="_Toc93492985"/>
      <w:bookmarkStart w:id="57" w:name="_Toc93493129"/>
      <w:bookmarkStart w:id="58" w:name="_Toc110228637"/>
      <w:r>
        <w:t xml:space="preserve">Gambar 2. </w:t>
      </w:r>
      <w:r>
        <w:fldChar w:fldCharType="begin"/>
      </w:r>
      <w:r>
        <w:instrText xml:space="preserve"> SEQ Gambar_2. \* ARABIC </w:instrText>
      </w:r>
      <w:r>
        <w:fldChar w:fldCharType="separate"/>
      </w:r>
      <w:r w:rsidR="00CD0C36">
        <w:rPr>
          <w:noProof/>
        </w:rPr>
        <w:t>2</w:t>
      </w:r>
      <w:r>
        <w:fldChar w:fldCharType="end"/>
      </w:r>
      <w:r>
        <w:t xml:space="preserve"> Contoh Gambar Widgets</w:t>
      </w:r>
      <w:bookmarkEnd w:id="56"/>
      <w:bookmarkEnd w:id="57"/>
      <w:bookmarkEnd w:id="58"/>
    </w:p>
    <w:p w14:paraId="11BDC318" w14:textId="77777777" w:rsidR="00A740C8" w:rsidRDefault="00000000" w:rsidP="00730703">
      <w:pPr>
        <w:pStyle w:val="Heading2"/>
        <w:numPr>
          <w:ilvl w:val="0"/>
          <w:numId w:val="7"/>
        </w:numPr>
        <w:ind w:left="426" w:hanging="426"/>
      </w:pPr>
      <w:bookmarkStart w:id="59" w:name="_Toc96512758"/>
      <w:bookmarkStart w:id="60" w:name="_Toc110228664"/>
      <w:r>
        <w:t>Test Driven Development (TTD)</w:t>
      </w:r>
      <w:bookmarkEnd w:id="59"/>
      <w:bookmarkEnd w:id="60"/>
    </w:p>
    <w:p w14:paraId="37F22B23" w14:textId="77777777" w:rsidR="00A740C8" w:rsidRDefault="00000000" w:rsidP="00730703">
      <w:pPr>
        <w:pStyle w:val="isi"/>
      </w:pPr>
      <w:r>
        <w:t xml:space="preserve">Metode TDD dapat diimplementasikan dengan cara pengujian aplikasi Android yang dilakukan melalui proses pengujian yang otomatis. Dalam proses pengujian ini menggunakan </w:t>
      </w:r>
      <w:r>
        <w:rPr>
          <w:i/>
        </w:rPr>
        <w:t xml:space="preserve">source code </w:t>
      </w:r>
      <w:r>
        <w:t xml:space="preserve">atau model desain untuk menjadi patokan dari sebuah pengujian yang dilakukan secara otomatis. TDD melakukan pengujian secara Automated Assistance mulai bagian yang kecil hingga besar. Bagian tersebut terdiri dari kecil (unit test), sedang (integration test) </w:t>
      </w:r>
      <w:r>
        <w:fldChar w:fldCharType="begin"/>
      </w:r>
      <w:r>
        <w:instrText xml:space="preserve"> ADDIN ZOTERO_ITEM CSL_CITATION {"citationID":"xX5P83MI","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fldChar w:fldCharType="separate"/>
      </w:r>
      <w:r>
        <w:t>(Syaifudin et al., 2019)</w:t>
      </w:r>
      <w:r>
        <w:fldChar w:fldCharType="end"/>
      </w:r>
    </w:p>
    <w:p w14:paraId="606DB920" w14:textId="77777777" w:rsidR="00A740C8" w:rsidRDefault="00A740C8" w:rsidP="00730703"/>
    <w:p w14:paraId="38BB2B0C" w14:textId="77777777" w:rsidR="00E0039C" w:rsidRDefault="00E0039C">
      <w:pPr>
        <w:spacing w:line="259" w:lineRule="auto"/>
        <w:rPr>
          <w:b/>
        </w:rPr>
      </w:pPr>
      <w:bookmarkStart w:id="61" w:name="_Toc96512759"/>
      <w:bookmarkEnd w:id="44"/>
      <w:r>
        <w:br w:type="page"/>
      </w:r>
    </w:p>
    <w:p w14:paraId="6C63F18A" w14:textId="59053B27" w:rsidR="00A740C8" w:rsidRDefault="00000000" w:rsidP="00730703">
      <w:pPr>
        <w:pStyle w:val="Heading2"/>
        <w:numPr>
          <w:ilvl w:val="0"/>
          <w:numId w:val="7"/>
        </w:numPr>
        <w:ind w:left="426" w:hanging="426"/>
      </w:pPr>
      <w:bookmarkStart w:id="62" w:name="_Toc110228665"/>
      <w:r>
        <w:lastRenderedPageBreak/>
        <w:t>Unit Test</w:t>
      </w:r>
      <w:bookmarkEnd w:id="61"/>
      <w:r>
        <w:t xml:space="preserve"> dan </w:t>
      </w:r>
      <w:bookmarkStart w:id="63" w:name="_Toc96512760"/>
      <w:r>
        <w:t>Widget Test</w:t>
      </w:r>
      <w:bookmarkEnd w:id="62"/>
      <w:bookmarkEnd w:id="63"/>
    </w:p>
    <w:p w14:paraId="51363112" w14:textId="77777777" w:rsidR="00A740C8" w:rsidRDefault="00000000" w:rsidP="00730703">
      <w:pPr>
        <w:pStyle w:val="isi"/>
      </w:pPr>
      <w:r>
        <w:t xml:space="preserve">Unit test merupakan pengujian  suatu fungsi, metode dan kelas, tujuan dari unit test yaitu untuk menguji dan memverifikasi kebenaran dari sebuah logika dalam berbagai kondisi, Unit test menguji sebuah fungsi secara umum tanpa membaca atau menulis serta tindakan dari luar proses pengujian. </w:t>
      </w:r>
    </w:p>
    <w:p w14:paraId="270555C9" w14:textId="77777777" w:rsidR="00A740C8" w:rsidRDefault="00000000" w:rsidP="00730703">
      <w:pPr>
        <w:spacing w:after="240"/>
        <w:ind w:firstLine="720"/>
        <w:jc w:val="both"/>
      </w:pPr>
      <w:r>
        <w:t xml:space="preserve">Widget Test merupakan pengujian komponen yang memverivikasi bahwa UI dan Widget mempunyai interaksi yang baik, serta dapat melalukan tata letak dan tindakan . </w:t>
      </w:r>
      <w:r>
        <w:rPr>
          <w:lang w:eastAsia="id-ID"/>
        </w:rPr>
        <w:t>T</w:t>
      </w:r>
      <w:r>
        <w:rPr>
          <w:lang w:val="id-ID" w:eastAsia="id-ID"/>
        </w:rPr>
        <w:t>es widget lebih komprehensif daripada tes unit. Namun, seperti tes unit, lingkungan tes widget diganti dengan implementasi yang jauh lebih sederhana daripada sistem UI penuh.</w:t>
      </w:r>
      <w:r>
        <w:rPr>
          <w:lang w:val="id-ID" w:eastAsia="id-ID"/>
        </w:rPr>
        <w:fldChar w:fldCharType="begin"/>
      </w:r>
      <w:r>
        <w:rPr>
          <w:lang w:val="id-ID" w:eastAsia="id-ID"/>
        </w:rPr>
        <w:instrText xml:space="preserve"> ADDIN ZOTERO_ITEM CSL_CITATION {"citationID":"wvaQK82z","properties":{"formattedCitation":"(Satria et al., 2021)","plainCitation":"(Satria et al., 2021)","noteIndex":0},"citationItems":[{"id":69,"uris":["http://zotero.org/users/local/wWuRyI23/items/T9P4FGGW"],"uri":["http://zotero.org/users/local/wWuRyI23/items/T9P4FGGW"],"itemData":{"id":69,"type":"article-journal","abstract":"Technology is increasingly embedded in human life. In fact, almost everyone is already using a smart phone (smartphone). The most widely used smartphones are those based on Android because they are the most widely produced and easily available. In the smartphone that we use, there are many applications that can support the work we do. Even without books and stationery, we can take notes on our smartphones. Applications in smartphones can be made using many software, one of which is Flutter. Using flutter, we just need to edit and add so that the application we create is in accordance with what we conceptualized.","language":"id","page":"9","source":"Zotero","title":"RANCANG BANGUN APLIKASI CATATAN SEDERHANA ANDROID “CATATAN KAKI” BERBASIS FLUTTER","author":[{"family":"Satria","given":"Septa Arianto"},{"family":"Raya","given":"Kec Jekan"},{"family":"Raya","given":"Kota Palangka"}],"issued":{"date-parts":[["2021"]]}}}],"schema":"https://github.com/citation-style-language/schema/raw/master/csl-citation.json"} </w:instrText>
      </w:r>
      <w:r>
        <w:rPr>
          <w:lang w:val="id-ID" w:eastAsia="id-ID"/>
        </w:rPr>
        <w:fldChar w:fldCharType="separate"/>
      </w:r>
      <w:r>
        <w:t>(Satria et al., 2021)</w:t>
      </w:r>
      <w:r>
        <w:rPr>
          <w:lang w:val="id-ID" w:eastAsia="id-ID"/>
        </w:rPr>
        <w:fldChar w:fldCharType="end"/>
      </w:r>
    </w:p>
    <w:p w14:paraId="12B8B61F" w14:textId="77777777" w:rsidR="00A740C8" w:rsidRDefault="00000000" w:rsidP="00730703">
      <w:pPr>
        <w:pStyle w:val="Heading2"/>
        <w:numPr>
          <w:ilvl w:val="0"/>
          <w:numId w:val="7"/>
        </w:numPr>
        <w:ind w:left="426" w:hanging="426"/>
      </w:pPr>
      <w:bookmarkStart w:id="64" w:name="_Toc96512762"/>
      <w:bookmarkStart w:id="65" w:name="_Toc110228666"/>
      <w:r>
        <w:t>Learning Proces for Each Task</w:t>
      </w:r>
      <w:bookmarkEnd w:id="64"/>
      <w:bookmarkEnd w:id="65"/>
    </w:p>
    <w:p w14:paraId="532F7C48" w14:textId="77777777" w:rsidR="00A740C8" w:rsidRDefault="00000000" w:rsidP="00730703">
      <w:pPr>
        <w:pStyle w:val="isi"/>
      </w:pPr>
      <w:r>
        <w:t xml:space="preserve">   </w:t>
      </w:r>
      <w:r>
        <w:rPr>
          <w:noProof/>
        </w:rPr>
        <w:drawing>
          <wp:inline distT="0" distB="0" distL="0" distR="0" wp14:anchorId="2062A49B" wp14:editId="0351811D">
            <wp:extent cx="5278755" cy="249364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a:stretch>
                      <a:fillRect/>
                    </a:stretch>
                  </pic:blipFill>
                  <pic:spPr>
                    <a:xfrm>
                      <a:off x="0" y="0"/>
                      <a:ext cx="5278755" cy="2493645"/>
                    </a:xfrm>
                    <a:prstGeom prst="rect">
                      <a:avLst/>
                    </a:prstGeom>
                  </pic:spPr>
                </pic:pic>
              </a:graphicData>
            </a:graphic>
          </wp:inline>
        </w:drawing>
      </w:r>
    </w:p>
    <w:p w14:paraId="5FBFB8C3" w14:textId="4840606C" w:rsidR="00A740C8" w:rsidRDefault="00000000" w:rsidP="00730703">
      <w:pPr>
        <w:pStyle w:val="GAMBAR"/>
        <w:spacing w:line="360" w:lineRule="auto"/>
      </w:pPr>
      <w:bookmarkStart w:id="66" w:name="_Toc93493130"/>
      <w:bookmarkStart w:id="67" w:name="_Toc110228638"/>
      <w:r>
        <w:t xml:space="preserve">Gambar 2. </w:t>
      </w:r>
      <w:r>
        <w:fldChar w:fldCharType="begin"/>
      </w:r>
      <w:r>
        <w:instrText xml:space="preserve"> SEQ Gambar_2. \* ARABIC </w:instrText>
      </w:r>
      <w:r>
        <w:fldChar w:fldCharType="separate"/>
      </w:r>
      <w:r w:rsidR="00CD0C36">
        <w:rPr>
          <w:noProof/>
        </w:rPr>
        <w:t>3</w:t>
      </w:r>
      <w:r>
        <w:fldChar w:fldCharType="end"/>
      </w:r>
      <w:r>
        <w:t xml:space="preserve"> Gambar Learning Proces for Each Task</w:t>
      </w:r>
      <w:bookmarkEnd w:id="66"/>
      <w:bookmarkEnd w:id="67"/>
    </w:p>
    <w:p w14:paraId="09856628" w14:textId="77777777" w:rsidR="00E0039C" w:rsidRDefault="00E0039C">
      <w:pPr>
        <w:spacing w:line="259" w:lineRule="auto"/>
        <w:rPr>
          <w:i/>
        </w:rPr>
      </w:pPr>
      <w:r>
        <w:rPr>
          <w:i/>
        </w:rPr>
        <w:br w:type="page"/>
      </w:r>
    </w:p>
    <w:p w14:paraId="591FEC2D" w14:textId="57343941" w:rsidR="00A740C8" w:rsidRDefault="00000000" w:rsidP="00730703">
      <w:pPr>
        <w:ind w:left="450" w:firstLine="540"/>
        <w:jc w:val="both"/>
      </w:pPr>
      <w:r>
        <w:rPr>
          <w:i/>
        </w:rPr>
        <w:lastRenderedPageBreak/>
        <w:t xml:space="preserve">Learning process for each task </w:t>
      </w:r>
      <w:r>
        <w:t xml:space="preserve">merupakan proses mahasiswa belajar basic aplication menggunakan flutter melalui tiga proses sesuai pada gambar 2.3 </w:t>
      </w:r>
      <w:r>
        <w:fldChar w:fldCharType="begin"/>
      </w:r>
      <w:r>
        <w:instrText xml:space="preserve"> ADDIN ZOTERO_ITEM CSL_CITATION {"citationID":"dRYJQqVD","properties":{"formattedCitation":"(Syaifudin, Funabiki, Kuribayashi, et al., 2021)","plainCitation":"(Syaifudin, Funabiki, Kuribayashi, et al., 2021)","noteIndex":0},"citationItems":[{"id":48,"uris":["http://zotero.org/users/local/wWuRyI23/items/QYAR4WUH"],"uri":["http://zotero.org/users/local/wWuRyI23/items/QYAR4WUH"],"itemData":{"id":48,"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fldChar w:fldCharType="separate"/>
      </w:r>
      <w:r>
        <w:t>(Syaifudin, Funabiki, Kuribayashi, et al., 2021)</w:t>
      </w:r>
      <w:r>
        <w:fldChar w:fldCharType="end"/>
      </w:r>
      <w:r>
        <w:t>. yang meliputi :</w:t>
      </w:r>
    </w:p>
    <w:p w14:paraId="38B4644C" w14:textId="77777777" w:rsidR="00A740C8" w:rsidRDefault="00000000" w:rsidP="00730703">
      <w:pPr>
        <w:pStyle w:val="isi"/>
        <w:numPr>
          <w:ilvl w:val="0"/>
          <w:numId w:val="9"/>
        </w:numPr>
      </w:pPr>
      <w:r>
        <w:t xml:space="preserve">Proses pertama mahasiswa mengunduh materi pada platform iCLOP yang meliputi GuideDocument,Suplement dan Test File. </w:t>
      </w:r>
    </w:p>
    <w:p w14:paraId="7B788B4D" w14:textId="77777777" w:rsidR="00A740C8" w:rsidRDefault="00000000" w:rsidP="00730703">
      <w:pPr>
        <w:pStyle w:val="isi"/>
        <w:numPr>
          <w:ilvl w:val="0"/>
          <w:numId w:val="9"/>
        </w:numPr>
      </w:pPr>
      <w:r>
        <w:t xml:space="preserve">Proses kedua mahasiswa mengerjakan dan menulis code program pada android studio sesuai intruksi dari modul secara berurutan dan dapat memastikan bahwa code berjalan dengan benar, </w:t>
      </w:r>
    </w:p>
    <w:p w14:paraId="5A85050D" w14:textId="77777777" w:rsidR="00A740C8" w:rsidRDefault="00000000" w:rsidP="00730703">
      <w:pPr>
        <w:pStyle w:val="isi"/>
        <w:numPr>
          <w:ilvl w:val="0"/>
          <w:numId w:val="9"/>
        </w:numPr>
      </w:pPr>
      <w:r>
        <w:t xml:space="preserve">Proses ketiga setelah itu code (test) akan di verifikasi pada proses testing menggunakan TDD method untuk memvalidasi source code menggunakan automated assistance jika </w:t>
      </w:r>
      <w:r>
        <w:rPr>
          <w:i/>
          <w:iCs/>
        </w:rPr>
        <w:t xml:space="preserve">failed </w:t>
      </w:r>
      <w:r>
        <w:t xml:space="preserve">maka mahasiswa harus mengerjakan ulang guidedocument secara benar dan jika </w:t>
      </w:r>
      <w:r>
        <w:rPr>
          <w:i/>
          <w:iCs/>
        </w:rPr>
        <w:t xml:space="preserve">passed </w:t>
      </w:r>
      <w:r>
        <w:t>maka proses selesai tervalidasi lulus.</w:t>
      </w:r>
    </w:p>
    <w:p w14:paraId="3C1FBC22" w14:textId="77777777" w:rsidR="00A740C8" w:rsidRDefault="00A740C8" w:rsidP="00730703">
      <w:pPr>
        <w:pStyle w:val="isi"/>
      </w:pPr>
    </w:p>
    <w:p w14:paraId="47E4D869" w14:textId="77777777" w:rsidR="00E0039C" w:rsidRDefault="00E0039C">
      <w:pPr>
        <w:spacing w:line="259" w:lineRule="auto"/>
        <w:rPr>
          <w:b/>
          <w:sz w:val="28"/>
        </w:rPr>
      </w:pPr>
      <w:bookmarkStart w:id="68" w:name="_Toc28262210"/>
      <w:bookmarkStart w:id="69" w:name="_Toc28262742"/>
      <w:bookmarkStart w:id="70" w:name="_Toc96512764"/>
      <w:r>
        <w:rPr>
          <w:caps/>
        </w:rPr>
        <w:br w:type="page"/>
      </w:r>
    </w:p>
    <w:p w14:paraId="28813A39" w14:textId="7316AC81" w:rsidR="00A740C8" w:rsidRDefault="00000000" w:rsidP="00730703">
      <w:pPr>
        <w:pStyle w:val="Heading1"/>
      </w:pPr>
      <w:bookmarkStart w:id="71" w:name="_Toc110228667"/>
      <w:r>
        <w:rPr>
          <w:caps w:val="0"/>
        </w:rPr>
        <w:lastRenderedPageBreak/>
        <w:t xml:space="preserve">BAB </w:t>
      </w:r>
      <w:r>
        <w:t xml:space="preserve">III. </w:t>
      </w:r>
      <w:r>
        <w:br/>
        <w:t xml:space="preserve">METODOLOGI </w:t>
      </w:r>
      <w:bookmarkEnd w:id="68"/>
      <w:bookmarkEnd w:id="69"/>
      <w:r>
        <w:t>PENGEMBANGAN</w:t>
      </w:r>
      <w:bookmarkStart w:id="72" w:name="_Toc91147473"/>
      <w:bookmarkEnd w:id="70"/>
      <w:bookmarkEnd w:id="71"/>
    </w:p>
    <w:p w14:paraId="00A35655" w14:textId="77777777" w:rsidR="00A740C8" w:rsidRDefault="00000000" w:rsidP="00730703">
      <w:pPr>
        <w:ind w:firstLine="426"/>
      </w:pPr>
      <w:r>
        <w:t>Metodelogi pengembangan menjelaskan tentang metode yang digunakan dalam pengembangan iCLOP   diantaranya : metode pengambilan data, metode pengolahan data, metode pengembangan perangkat lunak dan metode pengujian</w:t>
      </w:r>
    </w:p>
    <w:p w14:paraId="1533A225" w14:textId="77777777" w:rsidR="00A740C8" w:rsidRDefault="00A740C8" w:rsidP="00730703"/>
    <w:p w14:paraId="78E01FCF" w14:textId="77777777" w:rsidR="00A740C8" w:rsidRDefault="00000000" w:rsidP="00730703">
      <w:pPr>
        <w:pStyle w:val="Heading2"/>
        <w:numPr>
          <w:ilvl w:val="1"/>
          <w:numId w:val="10"/>
        </w:numPr>
        <w:ind w:left="426"/>
        <w:rPr>
          <w:bCs/>
        </w:rPr>
      </w:pPr>
      <w:bookmarkStart w:id="73" w:name="_Toc96512765"/>
      <w:bookmarkStart w:id="74" w:name="_Toc110228668"/>
      <w:r>
        <w:t>Metode Pengambilan Data</w:t>
      </w:r>
      <w:bookmarkEnd w:id="72"/>
      <w:bookmarkEnd w:id="73"/>
      <w:bookmarkEnd w:id="74"/>
    </w:p>
    <w:p w14:paraId="493140A5" w14:textId="77777777" w:rsidR="00A740C8" w:rsidRDefault="00000000" w:rsidP="00730703">
      <w:pPr>
        <w:pStyle w:val="ListParagraph"/>
        <w:spacing w:after="240"/>
        <w:ind w:left="446" w:firstLine="450"/>
        <w:contextualSpacing w:val="0"/>
        <w:jc w:val="both"/>
        <w:rPr>
          <w:b/>
          <w:szCs w:val="24"/>
        </w:rPr>
      </w:pPr>
      <w:r>
        <w:rPr>
          <w:szCs w:val="24"/>
        </w:rPr>
        <w:t>Metode pengambilan data pada topic Basic aplication untuk pembelajaran flutter pada platform iCLOP di ambil dari learning yang telah di kerjakan dan di unggah oleh mahasiswa yang meliputi : Gambar dan Test Case dimana data tersebut akan digunakan untuk feedback pada platform iCLOP.</w:t>
      </w:r>
    </w:p>
    <w:p w14:paraId="0189E684" w14:textId="77777777" w:rsidR="00A740C8" w:rsidRDefault="00000000" w:rsidP="00730703">
      <w:pPr>
        <w:pStyle w:val="ListParagraph"/>
        <w:numPr>
          <w:ilvl w:val="1"/>
          <w:numId w:val="10"/>
        </w:numPr>
        <w:spacing w:after="120"/>
        <w:ind w:left="426"/>
        <w:jc w:val="both"/>
        <w:outlineLvl w:val="1"/>
        <w:rPr>
          <w:b/>
        </w:rPr>
      </w:pPr>
      <w:bookmarkStart w:id="75" w:name="_Toc96512766"/>
      <w:bookmarkStart w:id="76" w:name="_Toc91147474"/>
      <w:bookmarkStart w:id="77" w:name="_Toc110228669"/>
      <w:r>
        <w:rPr>
          <w:b/>
        </w:rPr>
        <w:t>Metode Pengolahan Data</w:t>
      </w:r>
      <w:bookmarkEnd w:id="75"/>
      <w:bookmarkEnd w:id="76"/>
      <w:bookmarkEnd w:id="77"/>
    </w:p>
    <w:p w14:paraId="6761E592" w14:textId="319CBE32" w:rsidR="00A740C8" w:rsidRPr="00E0039C" w:rsidRDefault="00000000" w:rsidP="00E0039C">
      <w:pPr>
        <w:pStyle w:val="ListParagraph"/>
        <w:spacing w:after="240"/>
        <w:ind w:left="446" w:firstLine="454"/>
        <w:contextualSpacing w:val="0"/>
        <w:jc w:val="both"/>
        <w:rPr>
          <w:szCs w:val="24"/>
        </w:rPr>
      </w:pPr>
      <w:r>
        <w:rPr>
          <w:szCs w:val="24"/>
        </w:rPr>
        <w:t>Admin akan melakukan konfigurasi terhadap data aplikasi dan materi pembelajaran. Admin melakukan konfigurasi dengan tujuan untuk mencegah terjadinya kesalahan pada pe ngunggahan data. Lalu mahasiswa mengunduh materi pembelajaran, kemudian mahasiswa mengerjakan tugas / project dari materi pembelajaran yang sudah tersedia. Setelah itu mahasiswa memasukkan hasil belajarnya. Jika sudah memasukkan hasil pembelajaran lakukan validasi untuk mendapatkan dan pengecekan hasil pembelajaran mahasiswa. Setelah itu lakukan validasi dengan gradle.</w:t>
      </w:r>
      <w:r>
        <w:rPr>
          <w:szCs w:val="24"/>
        </w:rPr>
        <w:fldChar w:fldCharType="begin"/>
      </w:r>
      <w:r>
        <w:rPr>
          <w:szCs w:val="24"/>
        </w:rPr>
        <w:instrText xml:space="preserve"> ADDIN ZOTERO_ITEM CSL_CITATION {"citationID":"jCjjeZ7h","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rPr>
          <w:szCs w:val="24"/>
        </w:rPr>
        <w:fldChar w:fldCharType="separate"/>
      </w:r>
      <w:r>
        <w:t>(Syaifudin et al., 2019)</w:t>
      </w:r>
      <w:r>
        <w:rPr>
          <w:szCs w:val="24"/>
        </w:rPr>
        <w:fldChar w:fldCharType="end"/>
      </w:r>
      <w:r>
        <w:rPr>
          <w:szCs w:val="24"/>
        </w:rPr>
        <w:t xml:space="preserve"> </w:t>
      </w:r>
    </w:p>
    <w:p w14:paraId="31B0FCB3" w14:textId="77777777" w:rsidR="00A740C8" w:rsidRDefault="00000000" w:rsidP="00730703">
      <w:pPr>
        <w:pStyle w:val="ListParagraph"/>
        <w:ind w:left="446" w:firstLine="454"/>
        <w:contextualSpacing w:val="0"/>
        <w:jc w:val="center"/>
        <w:rPr>
          <w:szCs w:val="24"/>
        </w:rPr>
      </w:pPr>
      <w:r>
        <w:rPr>
          <w:noProof/>
          <w:szCs w:val="24"/>
        </w:rPr>
        <w:drawing>
          <wp:inline distT="0" distB="0" distL="0" distR="0" wp14:anchorId="68D2EEDA" wp14:editId="263CEE13">
            <wp:extent cx="3579048" cy="1877568"/>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4"/>
                    <a:stretch>
                      <a:fillRect/>
                    </a:stretch>
                  </pic:blipFill>
                  <pic:spPr>
                    <a:xfrm>
                      <a:off x="0" y="0"/>
                      <a:ext cx="3669948" cy="1925254"/>
                    </a:xfrm>
                    <a:prstGeom prst="rect">
                      <a:avLst/>
                    </a:prstGeom>
                  </pic:spPr>
                </pic:pic>
              </a:graphicData>
            </a:graphic>
          </wp:inline>
        </w:drawing>
      </w:r>
    </w:p>
    <w:p w14:paraId="6DDB3B56" w14:textId="772ACA3C" w:rsidR="00A740C8" w:rsidRDefault="00000000" w:rsidP="00730703">
      <w:pPr>
        <w:pStyle w:val="GAMBAR"/>
        <w:spacing w:line="360" w:lineRule="auto"/>
      </w:pPr>
      <w:bookmarkStart w:id="78" w:name="_Toc94040290"/>
      <w:bookmarkStart w:id="79" w:name="_Toc110228639"/>
      <w:r>
        <w:t xml:space="preserve">Gambar 3. </w:t>
      </w:r>
      <w:r>
        <w:fldChar w:fldCharType="begin"/>
      </w:r>
      <w:r>
        <w:instrText xml:space="preserve"> SEQ Gambar_3. \* ARABIC </w:instrText>
      </w:r>
      <w:r>
        <w:fldChar w:fldCharType="separate"/>
      </w:r>
      <w:r w:rsidR="00CD0C36">
        <w:rPr>
          <w:noProof/>
        </w:rPr>
        <w:t>1</w:t>
      </w:r>
      <w:r>
        <w:fldChar w:fldCharType="end"/>
      </w:r>
      <w:r>
        <w:t xml:space="preserve"> Validator System</w:t>
      </w:r>
      <w:bookmarkEnd w:id="78"/>
      <w:bookmarkEnd w:id="79"/>
    </w:p>
    <w:p w14:paraId="0E804A0E" w14:textId="77777777" w:rsidR="00A740C8" w:rsidRDefault="00000000" w:rsidP="00730703">
      <w:pPr>
        <w:pStyle w:val="ListParagraph"/>
        <w:numPr>
          <w:ilvl w:val="1"/>
          <w:numId w:val="10"/>
        </w:numPr>
        <w:spacing w:after="120"/>
        <w:ind w:left="446" w:hanging="450"/>
        <w:contextualSpacing w:val="0"/>
        <w:jc w:val="both"/>
        <w:outlineLvl w:val="1"/>
        <w:rPr>
          <w:b/>
          <w:szCs w:val="24"/>
        </w:rPr>
      </w:pPr>
      <w:bookmarkStart w:id="80" w:name="_Toc96512767"/>
      <w:bookmarkStart w:id="81" w:name="_Toc91147475"/>
      <w:bookmarkStart w:id="82" w:name="_Toc110228670"/>
      <w:r>
        <w:rPr>
          <w:b/>
          <w:szCs w:val="24"/>
        </w:rPr>
        <w:lastRenderedPageBreak/>
        <w:t>Metode Pengembangan Perangkat Lunak</w:t>
      </w:r>
      <w:bookmarkEnd w:id="80"/>
      <w:bookmarkEnd w:id="81"/>
      <w:bookmarkEnd w:id="82"/>
    </w:p>
    <w:p w14:paraId="6AA5BFA5" w14:textId="77777777" w:rsidR="00A740C8" w:rsidRDefault="00000000" w:rsidP="00730703">
      <w:pPr>
        <w:pStyle w:val="ListParagraph"/>
        <w:spacing w:after="120"/>
        <w:ind w:left="446" w:firstLine="544"/>
        <w:contextualSpacing w:val="0"/>
        <w:jc w:val="both"/>
        <w:rPr>
          <w:szCs w:val="24"/>
        </w:rPr>
      </w:pPr>
      <w:bookmarkStart w:id="83" w:name="_Toc90899578"/>
      <w:bookmarkStart w:id="84" w:name="_Toc90899376"/>
      <w:r>
        <w:rPr>
          <w:szCs w:val="24"/>
        </w:rPr>
        <w:t>Proses pengembangan basic aplication pembelajaran flutter memerlukan 3 tahap yaitu, Guide File, Supplement File dan Test Code. Guide File merupakan file yang berisi langkah-langkah pengerjaan, Supplement File merupakan file pendukung yang dibutuhkan pada saat pengerjaan. Sedangkan untuk Test Code merupakan file yang digunakan untuk melakukan test pada project yang dikerjakan.</w:t>
      </w:r>
      <w:bookmarkEnd w:id="83"/>
      <w:bookmarkEnd w:id="84"/>
    </w:p>
    <w:p w14:paraId="73B5FE7F" w14:textId="77777777" w:rsidR="00A740C8" w:rsidRDefault="00000000" w:rsidP="00730703">
      <w:pPr>
        <w:pStyle w:val="ListParagraph"/>
        <w:spacing w:after="120"/>
        <w:ind w:left="446" w:firstLine="544"/>
        <w:contextualSpacing w:val="0"/>
        <w:jc w:val="center"/>
        <w:rPr>
          <w:szCs w:val="24"/>
        </w:rPr>
      </w:pPr>
      <w:r>
        <w:rPr>
          <w:noProof/>
          <w:szCs w:val="24"/>
        </w:rPr>
        <w:drawing>
          <wp:inline distT="0" distB="0" distL="0" distR="0" wp14:anchorId="5B2611B4" wp14:editId="5E8208EB">
            <wp:extent cx="1151255" cy="21659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a:stretch>
                      <a:fillRect/>
                    </a:stretch>
                  </pic:blipFill>
                  <pic:spPr>
                    <a:xfrm>
                      <a:off x="0" y="0"/>
                      <a:ext cx="1156311" cy="2175283"/>
                    </a:xfrm>
                    <a:prstGeom prst="rect">
                      <a:avLst/>
                    </a:prstGeom>
                  </pic:spPr>
                </pic:pic>
              </a:graphicData>
            </a:graphic>
          </wp:inline>
        </w:drawing>
      </w:r>
    </w:p>
    <w:p w14:paraId="27F13B02" w14:textId="1A0B2F31" w:rsidR="00A740C8" w:rsidRDefault="00000000" w:rsidP="00730703">
      <w:pPr>
        <w:pStyle w:val="Caption"/>
        <w:rPr>
          <w:szCs w:val="24"/>
        </w:rPr>
      </w:pPr>
      <w:r>
        <w:t xml:space="preserve">Gambar 3. </w:t>
      </w:r>
      <w:r>
        <w:fldChar w:fldCharType="begin"/>
      </w:r>
      <w:r>
        <w:instrText xml:space="preserve"> SEQ Gambar_3. \* ARABIC </w:instrText>
      </w:r>
      <w:r>
        <w:fldChar w:fldCharType="separate"/>
      </w:r>
      <w:r w:rsidR="00CD0C36">
        <w:rPr>
          <w:noProof/>
        </w:rPr>
        <w:t>2</w:t>
      </w:r>
      <w:r>
        <w:fldChar w:fldCharType="end"/>
      </w:r>
      <w:r>
        <w:t xml:space="preserve"> Tahapan Proses Learning</w:t>
      </w:r>
    </w:p>
    <w:p w14:paraId="6C7192B7" w14:textId="77777777" w:rsidR="00A740C8" w:rsidRDefault="00000000" w:rsidP="00730703">
      <w:pPr>
        <w:pStyle w:val="ListParagraph"/>
        <w:numPr>
          <w:ilvl w:val="2"/>
          <w:numId w:val="10"/>
        </w:numPr>
        <w:spacing w:after="120"/>
        <w:ind w:left="1134" w:hanging="708"/>
        <w:jc w:val="both"/>
        <w:outlineLvl w:val="2"/>
        <w:rPr>
          <w:b/>
          <w:szCs w:val="24"/>
        </w:rPr>
      </w:pPr>
      <w:bookmarkStart w:id="85" w:name="_Toc91147476"/>
      <w:bookmarkStart w:id="86" w:name="_Toc96512768"/>
      <w:bookmarkStart w:id="87" w:name="_Toc110228671"/>
      <w:r>
        <w:rPr>
          <w:b/>
          <w:szCs w:val="24"/>
        </w:rPr>
        <w:t>Analisa Kebutuhan Sistem</w:t>
      </w:r>
      <w:bookmarkEnd w:id="85"/>
      <w:bookmarkEnd w:id="86"/>
      <w:bookmarkEnd w:id="87"/>
    </w:p>
    <w:p w14:paraId="5C167243" w14:textId="77777777" w:rsidR="00A740C8" w:rsidRDefault="00000000" w:rsidP="00730703">
      <w:pPr>
        <w:pStyle w:val="isi"/>
        <w:ind w:left="1134"/>
      </w:pPr>
      <w:r>
        <w:t>Pada tahap ini akan dilakukan analisis sesuai dengan kebutuhan sistem yang mencakup pengambilan data yang akan dibutuhkan sistem, kemudian sebagai pendukung / penunjang pengolahan data maupun penunjang pengerjaan. Berikut metode pengambilan data yang dibutuhkan sebagai pendukung dalam proses pengembangan perangkat lunak dengan studi literatur:</w:t>
      </w:r>
    </w:p>
    <w:p w14:paraId="642A50E0" w14:textId="77777777" w:rsidR="00A740C8" w:rsidRDefault="00000000" w:rsidP="00730703">
      <w:pPr>
        <w:pStyle w:val="isi"/>
        <w:numPr>
          <w:ilvl w:val="0"/>
          <w:numId w:val="11"/>
        </w:numPr>
        <w:ind w:left="1418"/>
      </w:pPr>
      <w:r>
        <w:t>Pengumpulan Data</w:t>
      </w:r>
    </w:p>
    <w:p w14:paraId="466D87BA" w14:textId="77777777" w:rsidR="00A740C8" w:rsidRDefault="00000000" w:rsidP="00730703">
      <w:pPr>
        <w:pStyle w:val="isi"/>
        <w:numPr>
          <w:ilvl w:val="0"/>
          <w:numId w:val="11"/>
        </w:numPr>
        <w:ind w:left="1418"/>
      </w:pPr>
      <w:r>
        <w:t>Studi Pustaka</w:t>
      </w:r>
    </w:p>
    <w:p w14:paraId="72FCC90D" w14:textId="77777777" w:rsidR="00A740C8" w:rsidRDefault="00000000" w:rsidP="00730703">
      <w:pPr>
        <w:pStyle w:val="isi"/>
        <w:numPr>
          <w:ilvl w:val="0"/>
          <w:numId w:val="11"/>
        </w:numPr>
        <w:ind w:left="1418"/>
      </w:pPr>
      <w:r>
        <w:t>Observasi dari Internet</w:t>
      </w:r>
    </w:p>
    <w:p w14:paraId="66B9F9CC" w14:textId="77777777" w:rsidR="00A740C8" w:rsidRDefault="00A740C8" w:rsidP="00730703">
      <w:pPr>
        <w:pStyle w:val="isi"/>
        <w:rPr>
          <w:highlight w:val="yellow"/>
        </w:rPr>
      </w:pPr>
    </w:p>
    <w:p w14:paraId="07B0ED8A" w14:textId="77777777" w:rsidR="00A740C8" w:rsidRDefault="00000000" w:rsidP="00730703">
      <w:pPr>
        <w:rPr>
          <w:b/>
        </w:rPr>
      </w:pPr>
      <w:bookmarkStart w:id="88" w:name="_Toc91147477"/>
      <w:r>
        <w:rPr>
          <w:b/>
        </w:rPr>
        <w:br w:type="page"/>
      </w:r>
    </w:p>
    <w:p w14:paraId="29958639" w14:textId="77777777" w:rsidR="00A740C8" w:rsidRDefault="00000000" w:rsidP="00730703">
      <w:pPr>
        <w:pStyle w:val="ListParagraph"/>
        <w:numPr>
          <w:ilvl w:val="2"/>
          <w:numId w:val="10"/>
        </w:numPr>
        <w:spacing w:after="120"/>
        <w:ind w:left="1134" w:hanging="708"/>
        <w:contextualSpacing w:val="0"/>
        <w:jc w:val="both"/>
        <w:outlineLvl w:val="2"/>
        <w:rPr>
          <w:b/>
          <w:szCs w:val="24"/>
        </w:rPr>
      </w:pPr>
      <w:bookmarkStart w:id="89" w:name="_Toc96512769"/>
      <w:bookmarkStart w:id="90" w:name="_Toc110228672"/>
      <w:r>
        <w:rPr>
          <w:b/>
          <w:szCs w:val="24"/>
        </w:rPr>
        <w:lastRenderedPageBreak/>
        <w:t>Desain Sistem dan Perangkat Lunak</w:t>
      </w:r>
      <w:bookmarkEnd w:id="88"/>
      <w:bookmarkEnd w:id="89"/>
      <w:bookmarkEnd w:id="90"/>
    </w:p>
    <w:p w14:paraId="684B104C" w14:textId="77777777" w:rsidR="00A740C8" w:rsidRDefault="00000000" w:rsidP="00730703">
      <w:pPr>
        <w:pStyle w:val="isi"/>
        <w:ind w:left="1134"/>
      </w:pPr>
      <w:r>
        <w:t xml:space="preserve">Sesuai dengan latar belakang di atas maka Pengembangan Topik Basic Application Untuk Pembelajaran Aplikasi Mobile Berbasis Flutter Pada Platform iCLOP </w:t>
      </w:r>
      <w:r>
        <w:rPr>
          <w:i/>
          <w:iCs/>
        </w:rPr>
        <w:t xml:space="preserve">   </w:t>
      </w:r>
      <w:r>
        <w:t>yang akan digunakan dalam membantu dalam proses belajar mandiri maka adapun pengujian seperti pada tabel 3.1 Deskripsi konsep aplikasi.</w:t>
      </w:r>
    </w:p>
    <w:p w14:paraId="22BD1A6A" w14:textId="09EFE5D0" w:rsidR="00A740C8" w:rsidRDefault="00000000" w:rsidP="00730703">
      <w:pPr>
        <w:pStyle w:val="TABEL"/>
      </w:pPr>
      <w:bookmarkStart w:id="91" w:name="_Toc110228629"/>
      <w:r>
        <w:t xml:space="preserve">Tabel 3. </w:t>
      </w:r>
      <w:r>
        <w:fldChar w:fldCharType="begin"/>
      </w:r>
      <w:r>
        <w:instrText xml:space="preserve"> SEQ Tabel_3. \* ARABIC </w:instrText>
      </w:r>
      <w:r>
        <w:fldChar w:fldCharType="separate"/>
      </w:r>
      <w:r w:rsidR="00CD0C36">
        <w:rPr>
          <w:noProof/>
        </w:rPr>
        <w:t>1</w:t>
      </w:r>
      <w:r>
        <w:fldChar w:fldCharType="end"/>
      </w:r>
      <w:r>
        <w:t xml:space="preserve"> Deskripsi Konsep Aplikasi</w:t>
      </w:r>
      <w:bookmarkEnd w:id="91"/>
    </w:p>
    <w:tbl>
      <w:tblPr>
        <w:tblStyle w:val="TableGrid"/>
        <w:tblW w:w="0" w:type="auto"/>
        <w:tblInd w:w="1129" w:type="dxa"/>
        <w:tblLook w:val="04A0" w:firstRow="1" w:lastRow="0" w:firstColumn="1" w:lastColumn="0" w:noHBand="0" w:noVBand="1"/>
      </w:tblPr>
      <w:tblGrid>
        <w:gridCol w:w="1894"/>
        <w:gridCol w:w="4905"/>
      </w:tblGrid>
      <w:tr w:rsidR="00A740C8" w14:paraId="6ABB89EC" w14:textId="77777777">
        <w:tc>
          <w:tcPr>
            <w:tcW w:w="1985" w:type="dxa"/>
          </w:tcPr>
          <w:p w14:paraId="4BAB1013" w14:textId="77777777" w:rsidR="00A740C8" w:rsidRDefault="00000000" w:rsidP="00730703">
            <w:pPr>
              <w:pStyle w:val="isi"/>
              <w:ind w:hanging="106"/>
              <w:jc w:val="center"/>
            </w:pPr>
            <w:r>
              <w:t>Judul</w:t>
            </w:r>
          </w:p>
        </w:tc>
        <w:tc>
          <w:tcPr>
            <w:tcW w:w="5189" w:type="dxa"/>
          </w:tcPr>
          <w:p w14:paraId="7C949240" w14:textId="77777777" w:rsidR="00A740C8" w:rsidRDefault="00000000" w:rsidP="00730703">
            <w:pPr>
              <w:pStyle w:val="isi"/>
            </w:pPr>
            <w:r>
              <w:t xml:space="preserve">Pengembangan Topik Basic Application Untuk Pembelajaran Aplikasi Mobile Berbasis Flutter Pada Platform iCLOP </w:t>
            </w:r>
            <w:r>
              <w:rPr>
                <w:i/>
                <w:iCs/>
              </w:rPr>
              <w:t xml:space="preserve"> </w:t>
            </w:r>
          </w:p>
        </w:tc>
      </w:tr>
      <w:tr w:rsidR="00A740C8" w14:paraId="6BFCF0BD" w14:textId="77777777">
        <w:tc>
          <w:tcPr>
            <w:tcW w:w="1985" w:type="dxa"/>
          </w:tcPr>
          <w:p w14:paraId="37A7197F" w14:textId="77777777" w:rsidR="00A740C8" w:rsidRDefault="00000000" w:rsidP="00730703">
            <w:pPr>
              <w:pStyle w:val="isi"/>
              <w:ind w:hanging="106"/>
              <w:jc w:val="center"/>
            </w:pPr>
            <w:r>
              <w:t>Jenis</w:t>
            </w:r>
          </w:p>
          <w:p w14:paraId="2089F328" w14:textId="77777777" w:rsidR="00A740C8" w:rsidRDefault="00000000" w:rsidP="00730703">
            <w:pPr>
              <w:pStyle w:val="isi"/>
              <w:ind w:hanging="106"/>
              <w:jc w:val="center"/>
            </w:pPr>
            <w:r>
              <w:t>Aplikasi</w:t>
            </w:r>
          </w:p>
        </w:tc>
        <w:tc>
          <w:tcPr>
            <w:tcW w:w="5189" w:type="dxa"/>
          </w:tcPr>
          <w:p w14:paraId="67420D16" w14:textId="77777777" w:rsidR="00A740C8" w:rsidRDefault="00000000" w:rsidP="00730703">
            <w:pPr>
              <w:pStyle w:val="isi"/>
            </w:pPr>
            <w:r>
              <w:t>Aplikasi untuk mempermudah pembelajaran mobile untuk mahasiswa secara mandiri</w:t>
            </w:r>
          </w:p>
        </w:tc>
      </w:tr>
      <w:tr w:rsidR="00A740C8" w14:paraId="3A04BE18" w14:textId="77777777">
        <w:tc>
          <w:tcPr>
            <w:tcW w:w="1985" w:type="dxa"/>
          </w:tcPr>
          <w:p w14:paraId="61AC6424" w14:textId="77777777" w:rsidR="00A740C8" w:rsidRDefault="00000000" w:rsidP="00730703">
            <w:pPr>
              <w:pStyle w:val="isi"/>
              <w:ind w:hanging="106"/>
              <w:jc w:val="center"/>
            </w:pPr>
            <w:r>
              <w:t>Pengguna</w:t>
            </w:r>
          </w:p>
        </w:tc>
        <w:tc>
          <w:tcPr>
            <w:tcW w:w="5189" w:type="dxa"/>
          </w:tcPr>
          <w:p w14:paraId="2D8A9F0F" w14:textId="77777777" w:rsidR="00A740C8" w:rsidRDefault="00000000" w:rsidP="00730703">
            <w:pPr>
              <w:pStyle w:val="isi"/>
            </w:pPr>
            <w:r>
              <w:t>Pengguna aplikasi adalah mahasiswa dan dosen</w:t>
            </w:r>
          </w:p>
        </w:tc>
      </w:tr>
      <w:tr w:rsidR="00A740C8" w14:paraId="1C3B1755" w14:textId="77777777">
        <w:tc>
          <w:tcPr>
            <w:tcW w:w="1985" w:type="dxa"/>
          </w:tcPr>
          <w:p w14:paraId="62FD68AC" w14:textId="77777777" w:rsidR="00A740C8" w:rsidRDefault="00000000" w:rsidP="00730703">
            <w:pPr>
              <w:pStyle w:val="isi"/>
              <w:ind w:hanging="106"/>
              <w:jc w:val="center"/>
            </w:pPr>
            <w:r>
              <w:t>Konten</w:t>
            </w:r>
          </w:p>
        </w:tc>
        <w:tc>
          <w:tcPr>
            <w:tcW w:w="5189" w:type="dxa"/>
          </w:tcPr>
          <w:p w14:paraId="2EA5730A" w14:textId="77777777" w:rsidR="00A740C8" w:rsidRDefault="00000000" w:rsidP="00730703">
            <w:pPr>
              <w:pStyle w:val="isi"/>
            </w:pPr>
            <w:r>
              <w:t>Konten pembelajaran berupa topik basic aplication berbasis flutter pada platform iCLOP</w:t>
            </w:r>
          </w:p>
        </w:tc>
      </w:tr>
      <w:tr w:rsidR="00A740C8" w14:paraId="72102D39" w14:textId="77777777">
        <w:tc>
          <w:tcPr>
            <w:tcW w:w="1985" w:type="dxa"/>
          </w:tcPr>
          <w:p w14:paraId="21FAE369" w14:textId="77777777" w:rsidR="00A740C8" w:rsidRDefault="00000000" w:rsidP="00730703">
            <w:pPr>
              <w:pStyle w:val="isi"/>
              <w:ind w:hanging="106"/>
              <w:jc w:val="center"/>
            </w:pPr>
            <w:r>
              <w:t>Aplikasi</w:t>
            </w:r>
          </w:p>
        </w:tc>
        <w:tc>
          <w:tcPr>
            <w:tcW w:w="5189" w:type="dxa"/>
          </w:tcPr>
          <w:p w14:paraId="30F2EA38" w14:textId="77777777" w:rsidR="00A740C8" w:rsidRDefault="00000000" w:rsidP="00730703">
            <w:pPr>
              <w:pStyle w:val="isi"/>
            </w:pPr>
            <w:r>
              <w:t>Aplikasi ini berbasis mobile multiplatform yang mana bisa berupa android, IOS, web dan desktop</w:t>
            </w:r>
          </w:p>
        </w:tc>
      </w:tr>
      <w:tr w:rsidR="00A740C8" w14:paraId="1AF7D12B" w14:textId="77777777">
        <w:tc>
          <w:tcPr>
            <w:tcW w:w="1985" w:type="dxa"/>
          </w:tcPr>
          <w:p w14:paraId="71A3DD76" w14:textId="77777777" w:rsidR="00A740C8" w:rsidRDefault="00000000" w:rsidP="00730703">
            <w:pPr>
              <w:pStyle w:val="isi"/>
              <w:ind w:hanging="106"/>
              <w:jc w:val="center"/>
            </w:pPr>
            <w:r>
              <w:t>Teknologi</w:t>
            </w:r>
          </w:p>
        </w:tc>
        <w:tc>
          <w:tcPr>
            <w:tcW w:w="5189" w:type="dxa"/>
          </w:tcPr>
          <w:p w14:paraId="3673FE84" w14:textId="77777777" w:rsidR="00A740C8" w:rsidRDefault="00000000" w:rsidP="00730703">
            <w:pPr>
              <w:pStyle w:val="isi"/>
            </w:pPr>
            <w:r>
              <w:t>Aplikasi mobile menggunakan bahasa Dart</w:t>
            </w:r>
          </w:p>
        </w:tc>
      </w:tr>
    </w:tbl>
    <w:p w14:paraId="30200F7A" w14:textId="77777777" w:rsidR="00A740C8" w:rsidRDefault="00A740C8" w:rsidP="00730703">
      <w:pPr>
        <w:pStyle w:val="isi"/>
      </w:pPr>
    </w:p>
    <w:p w14:paraId="58FE7F47" w14:textId="77777777" w:rsidR="00A740C8" w:rsidRDefault="00000000" w:rsidP="00730703">
      <w:pPr>
        <w:pStyle w:val="isi"/>
        <w:ind w:left="1134"/>
      </w:pPr>
      <w:r>
        <w:t>Berdasarkan tabel 3.1 tentang deskripsi konsep aplikasi maka kebutuhan aplikasi yang akan dibuat dapat dikategorikan dalam kebutuhan perangkat lunak dan kebutuhan perangkat keras. Adalah sebagi berikut.</w:t>
      </w:r>
    </w:p>
    <w:p w14:paraId="526C5108" w14:textId="77777777" w:rsidR="00E0039C" w:rsidRDefault="00E0039C">
      <w:pPr>
        <w:spacing w:line="259" w:lineRule="auto"/>
      </w:pPr>
      <w:r>
        <w:br w:type="page"/>
      </w:r>
    </w:p>
    <w:p w14:paraId="3665BD55" w14:textId="0A8604A1" w:rsidR="00A740C8" w:rsidRDefault="00000000" w:rsidP="00730703">
      <w:pPr>
        <w:pStyle w:val="isi"/>
        <w:numPr>
          <w:ilvl w:val="0"/>
          <w:numId w:val="12"/>
        </w:numPr>
      </w:pPr>
      <w:r>
        <w:lastRenderedPageBreak/>
        <w:t>Kebutuhan Perangkat Lunak</w:t>
      </w:r>
    </w:p>
    <w:p w14:paraId="781D26FD" w14:textId="77777777" w:rsidR="00A740C8" w:rsidRDefault="00000000" w:rsidP="00730703">
      <w:pPr>
        <w:pStyle w:val="isi"/>
        <w:ind w:left="1134"/>
      </w:pPr>
      <w:r>
        <w:t>Jenis perangkat lunak atau tool yang digunakan untuk membantu proses pengembangan topik Basic aplication untuk pembelajaran aplikasi mobile berbasis flutter pada platform iCLOP   sebagai berikut.</w:t>
      </w:r>
    </w:p>
    <w:p w14:paraId="116DB232" w14:textId="77777777" w:rsidR="00A740C8" w:rsidRDefault="00000000" w:rsidP="00730703">
      <w:pPr>
        <w:pStyle w:val="isi"/>
        <w:numPr>
          <w:ilvl w:val="1"/>
          <w:numId w:val="13"/>
        </w:numPr>
      </w:pPr>
      <w:r>
        <w:t>Sistem operasi Linux, Windows dan MacOs.</w:t>
      </w:r>
    </w:p>
    <w:p w14:paraId="3859EC6D" w14:textId="77777777" w:rsidR="00A740C8" w:rsidRDefault="00000000" w:rsidP="00730703">
      <w:pPr>
        <w:pStyle w:val="isi"/>
        <w:numPr>
          <w:ilvl w:val="1"/>
          <w:numId w:val="13"/>
        </w:numPr>
      </w:pPr>
      <w:r>
        <w:t>Microsoft Office sebagai alat bantu untuk penulisan proposal skripsi selama pengembangan sistem.</w:t>
      </w:r>
    </w:p>
    <w:p w14:paraId="6CCFD747" w14:textId="77777777" w:rsidR="00A740C8" w:rsidRDefault="00000000" w:rsidP="00730703">
      <w:pPr>
        <w:pStyle w:val="isi"/>
        <w:numPr>
          <w:ilvl w:val="1"/>
          <w:numId w:val="13"/>
        </w:numPr>
      </w:pPr>
      <w:r>
        <w:t>Bahasa pemrograman Java dan Dart</w:t>
      </w:r>
    </w:p>
    <w:p w14:paraId="7C82BC25" w14:textId="77777777" w:rsidR="00A740C8" w:rsidRDefault="00000000" w:rsidP="00730703">
      <w:pPr>
        <w:pStyle w:val="isi"/>
        <w:numPr>
          <w:ilvl w:val="1"/>
          <w:numId w:val="13"/>
        </w:numPr>
      </w:pPr>
      <w:r>
        <w:t>Aplikasi Android Studio sebagai alat dalam proses pengkodean dalam membangun aplikasi iCLOP.</w:t>
      </w:r>
    </w:p>
    <w:p w14:paraId="3E78D34C" w14:textId="77777777" w:rsidR="00A740C8" w:rsidRDefault="00000000" w:rsidP="00730703">
      <w:pPr>
        <w:pStyle w:val="isi"/>
        <w:numPr>
          <w:ilvl w:val="1"/>
          <w:numId w:val="13"/>
        </w:numPr>
      </w:pPr>
      <w:r>
        <w:t>Kebutuhan Perangkat Keras</w:t>
      </w:r>
    </w:p>
    <w:p w14:paraId="3C4EEE31" w14:textId="77777777" w:rsidR="00A740C8" w:rsidRDefault="00000000" w:rsidP="00730703">
      <w:pPr>
        <w:pStyle w:val="isi"/>
        <w:numPr>
          <w:ilvl w:val="1"/>
          <w:numId w:val="13"/>
        </w:numPr>
      </w:pPr>
      <w:r>
        <w:t>Adapun perangkat keras yang terlibat pada proses pengembangan sistem adalah sebagai berikut.</w:t>
      </w:r>
    </w:p>
    <w:p w14:paraId="3B1490A3" w14:textId="77777777" w:rsidR="00A740C8" w:rsidRDefault="00000000" w:rsidP="00730703">
      <w:pPr>
        <w:pStyle w:val="isi"/>
        <w:numPr>
          <w:ilvl w:val="1"/>
          <w:numId w:val="13"/>
        </w:numPr>
      </w:pPr>
      <w:r>
        <w:t>Komputer / Laptop yang digunakan untuk membuat aplikasi mobile learning berbasis android, spesifikasi yang digunakan pada pembuatan aplikasi android ini adalah:</w:t>
      </w:r>
    </w:p>
    <w:p w14:paraId="1EFD97F5" w14:textId="77777777" w:rsidR="00A740C8" w:rsidRDefault="00000000" w:rsidP="00730703">
      <w:pPr>
        <w:pStyle w:val="isi"/>
        <w:numPr>
          <w:ilvl w:val="1"/>
          <w:numId w:val="13"/>
        </w:numPr>
      </w:pPr>
      <w:r>
        <w:t>Prosesor: Intel Core i5 2.8GHz</w:t>
      </w:r>
    </w:p>
    <w:p w14:paraId="01BB4436" w14:textId="77777777" w:rsidR="00A740C8" w:rsidRDefault="00000000" w:rsidP="00730703">
      <w:pPr>
        <w:pStyle w:val="isi"/>
        <w:numPr>
          <w:ilvl w:val="1"/>
          <w:numId w:val="13"/>
        </w:numPr>
      </w:pPr>
      <w:r>
        <w:t>Memori: 4GB DDR4</w:t>
      </w:r>
    </w:p>
    <w:p w14:paraId="0834738F" w14:textId="77777777" w:rsidR="00A740C8" w:rsidRDefault="00000000" w:rsidP="00730703">
      <w:pPr>
        <w:pStyle w:val="isi"/>
        <w:numPr>
          <w:ilvl w:val="1"/>
          <w:numId w:val="13"/>
        </w:numPr>
      </w:pPr>
      <w:r>
        <w:t>Handphone Android pada pembuatan aplikasi ini digunakan langsung untuk uji coba aplikasi, spesifikasi handphone android yang digunakan adalah sebagai berikut:</w:t>
      </w:r>
    </w:p>
    <w:p w14:paraId="5F41E14F" w14:textId="77777777" w:rsidR="00A740C8" w:rsidRDefault="00000000" w:rsidP="00730703">
      <w:pPr>
        <w:pStyle w:val="isi"/>
        <w:numPr>
          <w:ilvl w:val="1"/>
          <w:numId w:val="13"/>
        </w:numPr>
      </w:pPr>
      <w:r>
        <w:t xml:space="preserve">Prosesor: Qualcom Snapdragon 665 2.0 GHz </w:t>
      </w:r>
    </w:p>
    <w:p w14:paraId="7D6D728C" w14:textId="77777777" w:rsidR="00A740C8" w:rsidRDefault="00000000" w:rsidP="00730703">
      <w:pPr>
        <w:pStyle w:val="isi"/>
        <w:numPr>
          <w:ilvl w:val="1"/>
          <w:numId w:val="13"/>
        </w:numPr>
      </w:pPr>
      <w:r>
        <w:t>Memori: 4GB</w:t>
      </w:r>
    </w:p>
    <w:p w14:paraId="6AD05420" w14:textId="77777777" w:rsidR="00A740C8" w:rsidRDefault="00A740C8" w:rsidP="00730703">
      <w:pPr>
        <w:pStyle w:val="isi"/>
        <w:ind w:left="1440" w:firstLine="0"/>
      </w:pPr>
    </w:p>
    <w:p w14:paraId="553845C9" w14:textId="77777777" w:rsidR="00A740C8" w:rsidRDefault="00000000" w:rsidP="00730703">
      <w:pPr>
        <w:rPr>
          <w:b/>
        </w:rPr>
      </w:pPr>
      <w:r>
        <w:rPr>
          <w:b/>
        </w:rPr>
        <w:br w:type="page"/>
      </w:r>
    </w:p>
    <w:p w14:paraId="6ADA1B17" w14:textId="77777777" w:rsidR="00A740C8" w:rsidRDefault="00000000" w:rsidP="00730703">
      <w:pPr>
        <w:pStyle w:val="ListParagraph"/>
        <w:numPr>
          <w:ilvl w:val="2"/>
          <w:numId w:val="10"/>
        </w:numPr>
        <w:spacing w:after="120"/>
        <w:ind w:left="1134" w:hanging="708"/>
        <w:contextualSpacing w:val="0"/>
        <w:jc w:val="both"/>
        <w:outlineLvl w:val="2"/>
        <w:rPr>
          <w:b/>
          <w:szCs w:val="24"/>
        </w:rPr>
      </w:pPr>
      <w:bookmarkStart w:id="92" w:name="_Toc96512770"/>
      <w:bookmarkStart w:id="93" w:name="_Toc110228673"/>
      <w:r>
        <w:rPr>
          <w:b/>
          <w:szCs w:val="24"/>
        </w:rPr>
        <w:lastRenderedPageBreak/>
        <w:t>Desain</w:t>
      </w:r>
      <w:bookmarkEnd w:id="92"/>
      <w:bookmarkEnd w:id="93"/>
    </w:p>
    <w:p w14:paraId="4C4E30D9" w14:textId="77777777" w:rsidR="00A740C8" w:rsidRDefault="00000000" w:rsidP="00730703">
      <w:pPr>
        <w:pStyle w:val="ListParagraph"/>
        <w:spacing w:after="120"/>
        <w:ind w:left="1166" w:firstLine="544"/>
        <w:contextualSpacing w:val="0"/>
        <w:jc w:val="both"/>
        <w:rPr>
          <w:i/>
          <w:szCs w:val="24"/>
        </w:rPr>
      </w:pPr>
      <w:r>
        <w:rPr>
          <w:szCs w:val="24"/>
        </w:rPr>
        <w:t xml:space="preserve">Pada tahap ini dibutuhkan sistem sebuah perancangan sebelum mengimplementasikan ke dalam bentuk </w:t>
      </w:r>
      <w:r>
        <w:rPr>
          <w:i/>
          <w:szCs w:val="24"/>
        </w:rPr>
        <w:t xml:space="preserve">source code. </w:t>
      </w:r>
      <w:r>
        <w:rPr>
          <w:szCs w:val="24"/>
        </w:rPr>
        <w:t xml:space="preserve">Tahap ini berfokus pada struktur data, arsitektur data, arsitektur perangkat lunak, dan representasi </w:t>
      </w:r>
      <w:r>
        <w:rPr>
          <w:i/>
          <w:szCs w:val="24"/>
        </w:rPr>
        <w:t>interface.</w:t>
      </w:r>
    </w:p>
    <w:p w14:paraId="6EB4D975" w14:textId="77777777" w:rsidR="00A740C8" w:rsidRDefault="00000000" w:rsidP="00730703">
      <w:pPr>
        <w:pStyle w:val="ListParagraph"/>
        <w:numPr>
          <w:ilvl w:val="0"/>
          <w:numId w:val="14"/>
        </w:numPr>
        <w:spacing w:after="120"/>
        <w:ind w:left="1530"/>
        <w:jc w:val="both"/>
        <w:rPr>
          <w:b/>
          <w:i/>
          <w:szCs w:val="24"/>
        </w:rPr>
      </w:pPr>
      <w:r>
        <w:rPr>
          <w:i/>
          <w:szCs w:val="24"/>
        </w:rPr>
        <w:t>Use Case</w:t>
      </w:r>
    </w:p>
    <w:p w14:paraId="2B075B89" w14:textId="77777777" w:rsidR="00A740C8" w:rsidRDefault="00000000" w:rsidP="00730703">
      <w:pPr>
        <w:pStyle w:val="ListParagraph"/>
        <w:spacing w:after="120"/>
        <w:ind w:left="0"/>
        <w:jc w:val="center"/>
        <w:rPr>
          <w:szCs w:val="24"/>
        </w:rPr>
      </w:pPr>
      <w:r>
        <w:rPr>
          <w:noProof/>
          <w:szCs w:val="24"/>
        </w:rPr>
        <w:drawing>
          <wp:inline distT="0" distB="0" distL="0" distR="0" wp14:anchorId="3D9D1A1B" wp14:editId="4EFF4584">
            <wp:extent cx="2618740" cy="35598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6"/>
                    <a:stretch>
                      <a:fillRect/>
                    </a:stretch>
                  </pic:blipFill>
                  <pic:spPr>
                    <a:xfrm>
                      <a:off x="0" y="0"/>
                      <a:ext cx="2632596" cy="3578875"/>
                    </a:xfrm>
                    <a:prstGeom prst="rect">
                      <a:avLst/>
                    </a:prstGeom>
                  </pic:spPr>
                </pic:pic>
              </a:graphicData>
            </a:graphic>
          </wp:inline>
        </w:drawing>
      </w:r>
      <w:r>
        <w:rPr>
          <w:szCs w:val="24"/>
        </w:rPr>
        <w:t xml:space="preserve"> </w:t>
      </w:r>
    </w:p>
    <w:p w14:paraId="544F5E53" w14:textId="6495F967" w:rsidR="00A740C8" w:rsidRDefault="00000000" w:rsidP="00730703">
      <w:pPr>
        <w:pStyle w:val="GAMBAR"/>
        <w:spacing w:line="360" w:lineRule="auto"/>
        <w:rPr>
          <w:i/>
        </w:rPr>
      </w:pPr>
      <w:bookmarkStart w:id="94" w:name="_Toc90544156"/>
      <w:bookmarkStart w:id="95" w:name="_Toc94040291"/>
      <w:bookmarkStart w:id="96" w:name="_Toc110228640"/>
      <w:r>
        <w:t xml:space="preserve">Gambar 3. </w:t>
      </w:r>
      <w:r>
        <w:fldChar w:fldCharType="begin"/>
      </w:r>
      <w:r>
        <w:instrText xml:space="preserve"> SEQ Gambar_3. \* ARABIC </w:instrText>
      </w:r>
      <w:r>
        <w:fldChar w:fldCharType="separate"/>
      </w:r>
      <w:r w:rsidR="00CD0C36">
        <w:rPr>
          <w:noProof/>
        </w:rPr>
        <w:t>3</w:t>
      </w:r>
      <w:r>
        <w:fldChar w:fldCharType="end"/>
      </w:r>
      <w:r>
        <w:t xml:space="preserve"> Use Case</w:t>
      </w:r>
      <w:bookmarkEnd w:id="94"/>
      <w:r>
        <w:t xml:space="preserve"> iCLOP</w:t>
      </w:r>
      <w:bookmarkEnd w:id="95"/>
      <w:bookmarkEnd w:id="96"/>
    </w:p>
    <w:p w14:paraId="03E281E7" w14:textId="77777777" w:rsidR="00A740C8" w:rsidRDefault="00000000" w:rsidP="00730703">
      <w:pPr>
        <w:spacing w:after="240"/>
        <w:ind w:left="1170" w:firstLine="540"/>
        <w:jc w:val="both"/>
      </w:pPr>
      <w:r>
        <w:t>Use Case digunakan untuk mendeskripsikan model interaksi sistem yang akan di jelaskan pada tabel 3.2</w:t>
      </w:r>
    </w:p>
    <w:p w14:paraId="218B7594" w14:textId="77777777" w:rsidR="00E0039C" w:rsidRDefault="00E0039C">
      <w:pPr>
        <w:spacing w:line="259" w:lineRule="auto"/>
        <w:rPr>
          <w:bCs/>
          <w:sz w:val="22"/>
        </w:rPr>
      </w:pPr>
      <w:bookmarkStart w:id="97" w:name="_Toc94132036"/>
      <w:bookmarkStart w:id="98" w:name="_Toc93497145"/>
      <w:r>
        <w:br w:type="page"/>
      </w:r>
    </w:p>
    <w:p w14:paraId="239E360A" w14:textId="0E2F0FCE" w:rsidR="00A740C8" w:rsidRDefault="00000000" w:rsidP="00730703">
      <w:pPr>
        <w:pStyle w:val="TABEL"/>
      </w:pPr>
      <w:bookmarkStart w:id="99" w:name="_Toc110228630"/>
      <w:r>
        <w:lastRenderedPageBreak/>
        <w:t xml:space="preserve">Tabel 3. </w:t>
      </w:r>
      <w:r>
        <w:fldChar w:fldCharType="begin"/>
      </w:r>
      <w:r>
        <w:instrText xml:space="preserve"> SEQ Tabel_3. \* ARABIC </w:instrText>
      </w:r>
      <w:r>
        <w:fldChar w:fldCharType="separate"/>
      </w:r>
      <w:r w:rsidR="00CD0C36">
        <w:rPr>
          <w:noProof/>
        </w:rPr>
        <w:t>2</w:t>
      </w:r>
      <w:r>
        <w:fldChar w:fldCharType="end"/>
      </w:r>
      <w:r>
        <w:t xml:space="preserve"> Tabel Use Case</w:t>
      </w:r>
      <w:bookmarkEnd w:id="97"/>
      <w:bookmarkEnd w:id="98"/>
      <w:bookmarkEnd w:id="99"/>
    </w:p>
    <w:tbl>
      <w:tblPr>
        <w:tblStyle w:val="TableGrid"/>
        <w:tblW w:w="0" w:type="auto"/>
        <w:tblInd w:w="1165" w:type="dxa"/>
        <w:tblLook w:val="04A0" w:firstRow="1" w:lastRow="0" w:firstColumn="1" w:lastColumn="0" w:noHBand="0" w:noVBand="1"/>
      </w:tblPr>
      <w:tblGrid>
        <w:gridCol w:w="1440"/>
        <w:gridCol w:w="5317"/>
      </w:tblGrid>
      <w:tr w:rsidR="00A740C8" w14:paraId="662A0041" w14:textId="77777777">
        <w:trPr>
          <w:trHeight w:val="393"/>
        </w:trPr>
        <w:tc>
          <w:tcPr>
            <w:tcW w:w="1440" w:type="dxa"/>
          </w:tcPr>
          <w:p w14:paraId="078BDD2D" w14:textId="77777777" w:rsidR="00A740C8" w:rsidRDefault="00000000" w:rsidP="00730703">
            <w:pPr>
              <w:jc w:val="center"/>
            </w:pPr>
            <w:r>
              <w:t>Aktor</w:t>
            </w:r>
          </w:p>
        </w:tc>
        <w:tc>
          <w:tcPr>
            <w:tcW w:w="5317" w:type="dxa"/>
          </w:tcPr>
          <w:p w14:paraId="1BB0BC06" w14:textId="77777777" w:rsidR="00A740C8" w:rsidRDefault="00000000" w:rsidP="00730703">
            <w:pPr>
              <w:jc w:val="center"/>
            </w:pPr>
            <w:r>
              <w:t>Deskripsi</w:t>
            </w:r>
          </w:p>
        </w:tc>
      </w:tr>
      <w:tr w:rsidR="00A740C8" w14:paraId="4CB52FDD" w14:textId="77777777">
        <w:tc>
          <w:tcPr>
            <w:tcW w:w="1440" w:type="dxa"/>
          </w:tcPr>
          <w:p w14:paraId="7458A1CA" w14:textId="77777777" w:rsidR="00A740C8" w:rsidRDefault="00000000" w:rsidP="00730703">
            <w:pPr>
              <w:spacing w:after="120"/>
              <w:jc w:val="both"/>
            </w:pPr>
            <w:r>
              <w:t>Admin</w:t>
            </w:r>
          </w:p>
        </w:tc>
        <w:tc>
          <w:tcPr>
            <w:tcW w:w="5317" w:type="dxa"/>
          </w:tcPr>
          <w:p w14:paraId="0743BCF8" w14:textId="77777777" w:rsidR="00A740C8" w:rsidRDefault="00000000" w:rsidP="00730703">
            <w:pPr>
              <w:spacing w:after="120"/>
              <w:jc w:val="both"/>
            </w:pPr>
            <w:r>
              <w:t>Admin adalah orang yang bertanggung jawab dalam semua urusan yang berhubungan dengan server website iCLOP. Mengelola file-file pembelajaran yang terdiri dari test code, guide dan suplemen file.</w:t>
            </w:r>
          </w:p>
        </w:tc>
      </w:tr>
      <w:tr w:rsidR="00A740C8" w14:paraId="0E916C7D" w14:textId="77777777">
        <w:tc>
          <w:tcPr>
            <w:tcW w:w="1440" w:type="dxa"/>
          </w:tcPr>
          <w:p w14:paraId="5DFA0CD9" w14:textId="77777777" w:rsidR="00A740C8" w:rsidRDefault="00000000" w:rsidP="00730703">
            <w:pPr>
              <w:spacing w:after="120"/>
              <w:jc w:val="both"/>
            </w:pPr>
            <w:r>
              <w:t>Dosen</w:t>
            </w:r>
          </w:p>
        </w:tc>
        <w:tc>
          <w:tcPr>
            <w:tcW w:w="5317" w:type="dxa"/>
          </w:tcPr>
          <w:p w14:paraId="5CCBB952" w14:textId="77777777" w:rsidR="00A740C8" w:rsidRDefault="00000000" w:rsidP="00730703">
            <w:pPr>
              <w:spacing w:after="120"/>
              <w:jc w:val="both"/>
            </w:pPr>
            <w:r>
              <w:t>Dosen adalah pengguna yang bertanggung jawab dalam pengecekan hasil pekerjaan setiap mahasiswa.</w:t>
            </w:r>
          </w:p>
        </w:tc>
      </w:tr>
      <w:tr w:rsidR="00A740C8" w14:paraId="2EF3C4A1" w14:textId="77777777">
        <w:tc>
          <w:tcPr>
            <w:tcW w:w="1440" w:type="dxa"/>
          </w:tcPr>
          <w:p w14:paraId="7BFBA7E3" w14:textId="77777777" w:rsidR="00A740C8" w:rsidRDefault="00000000" w:rsidP="00730703">
            <w:pPr>
              <w:spacing w:after="120"/>
              <w:jc w:val="both"/>
            </w:pPr>
            <w:r>
              <w:t>Mahasiswa</w:t>
            </w:r>
          </w:p>
        </w:tc>
        <w:tc>
          <w:tcPr>
            <w:tcW w:w="5317" w:type="dxa"/>
          </w:tcPr>
          <w:p w14:paraId="00649D50" w14:textId="77777777" w:rsidR="00A740C8" w:rsidRDefault="00000000" w:rsidP="00730703">
            <w:pPr>
              <w:spacing w:after="120"/>
              <w:jc w:val="both"/>
            </w:pPr>
            <w:r>
              <w:t>Mahasiswa adalah pengguna yang bertanggung jawab dalam pengerjaan guidedocument.</w:t>
            </w:r>
          </w:p>
        </w:tc>
      </w:tr>
    </w:tbl>
    <w:p w14:paraId="58CB21AA" w14:textId="77777777" w:rsidR="00A740C8" w:rsidRDefault="00A740C8" w:rsidP="00730703">
      <w:pPr>
        <w:pStyle w:val="ListParagraph"/>
        <w:tabs>
          <w:tab w:val="left" w:pos="1530"/>
        </w:tabs>
        <w:spacing w:after="120"/>
        <w:ind w:left="1530"/>
        <w:jc w:val="both"/>
        <w:rPr>
          <w:color w:val="FF0000"/>
          <w:szCs w:val="24"/>
        </w:rPr>
      </w:pPr>
    </w:p>
    <w:p w14:paraId="03D7626F" w14:textId="77777777" w:rsidR="00A740C8" w:rsidRDefault="00000000" w:rsidP="00730703">
      <w:pPr>
        <w:pStyle w:val="ListParagraph"/>
        <w:numPr>
          <w:ilvl w:val="0"/>
          <w:numId w:val="14"/>
        </w:numPr>
        <w:tabs>
          <w:tab w:val="left" w:pos="1530"/>
        </w:tabs>
        <w:spacing w:after="120"/>
        <w:ind w:left="1530"/>
        <w:jc w:val="both"/>
        <w:rPr>
          <w:color w:val="FF0000"/>
          <w:szCs w:val="24"/>
        </w:rPr>
      </w:pPr>
      <w:r>
        <w:rPr>
          <w:szCs w:val="24"/>
        </w:rPr>
        <w:t>Flowchart Cara Kerja iCLOP</w:t>
      </w:r>
    </w:p>
    <w:p w14:paraId="78E7F079" w14:textId="77777777" w:rsidR="00A740C8" w:rsidRDefault="00000000" w:rsidP="00730703">
      <w:pPr>
        <w:pStyle w:val="ListParagraph"/>
        <w:spacing w:after="120"/>
        <w:ind w:left="0"/>
        <w:contextualSpacing w:val="0"/>
        <w:jc w:val="center"/>
        <w:rPr>
          <w:color w:val="FF0000"/>
          <w:szCs w:val="24"/>
        </w:rPr>
      </w:pPr>
      <w:r>
        <w:rPr>
          <w:color w:val="FF0000"/>
          <w:szCs w:val="24"/>
        </w:rPr>
        <w:t xml:space="preserve">                   </w:t>
      </w:r>
      <w:r>
        <w:rPr>
          <w:noProof/>
          <w:color w:val="FF0000"/>
          <w:szCs w:val="24"/>
        </w:rPr>
        <w:drawing>
          <wp:inline distT="0" distB="0" distL="0" distR="0" wp14:anchorId="321AAC46" wp14:editId="00E258A1">
            <wp:extent cx="3411067" cy="4242816"/>
            <wp:effectExtent l="0" t="0" r="0" b="5715"/>
            <wp:docPr id="10" name="Picture 10" descr="D:\TI\SKRIPSI\PROPOSAL\uml\flowchart_IPLAS.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TI\SKRIPSI\PROPOSAL\uml\flowchart_IPLAS.drawio.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3433609" cy="4270855"/>
                    </a:xfrm>
                    <a:prstGeom prst="rect">
                      <a:avLst/>
                    </a:prstGeom>
                    <a:noFill/>
                    <a:ln>
                      <a:noFill/>
                    </a:ln>
                  </pic:spPr>
                </pic:pic>
              </a:graphicData>
            </a:graphic>
          </wp:inline>
        </w:drawing>
      </w:r>
    </w:p>
    <w:p w14:paraId="75013BFA" w14:textId="2367A6B4" w:rsidR="00A740C8" w:rsidRDefault="00000000" w:rsidP="00730703">
      <w:pPr>
        <w:pStyle w:val="GAMBAR"/>
        <w:spacing w:line="360" w:lineRule="auto"/>
      </w:pPr>
      <w:bookmarkStart w:id="100" w:name="_Toc94040292"/>
      <w:bookmarkStart w:id="101" w:name="_Toc110228641"/>
      <w:r>
        <w:t xml:space="preserve">Gambar 3. </w:t>
      </w:r>
      <w:r>
        <w:fldChar w:fldCharType="begin"/>
      </w:r>
      <w:r>
        <w:instrText xml:space="preserve"> SEQ Gambar_3. \* ARABIC </w:instrText>
      </w:r>
      <w:r>
        <w:fldChar w:fldCharType="separate"/>
      </w:r>
      <w:r w:rsidR="00CD0C36">
        <w:rPr>
          <w:noProof/>
        </w:rPr>
        <w:t>4</w:t>
      </w:r>
      <w:r>
        <w:fldChar w:fldCharType="end"/>
      </w:r>
      <w:r>
        <w:t xml:space="preserve"> Flowchart Cara Kerja iCLOP</w:t>
      </w:r>
      <w:bookmarkEnd w:id="100"/>
      <w:bookmarkEnd w:id="101"/>
    </w:p>
    <w:p w14:paraId="4B66E6EC" w14:textId="77777777" w:rsidR="00A740C8" w:rsidRDefault="00000000" w:rsidP="00730703">
      <w:pPr>
        <w:spacing w:after="120"/>
        <w:jc w:val="both"/>
      </w:pPr>
      <w:r>
        <w:lastRenderedPageBreak/>
        <w:t xml:space="preserve">. </w:t>
      </w:r>
    </w:p>
    <w:p w14:paraId="45B5C460" w14:textId="77777777" w:rsidR="00A740C8" w:rsidRDefault="00000000" w:rsidP="00730703">
      <w:pPr>
        <w:pStyle w:val="ListParagraph"/>
        <w:spacing w:after="120"/>
        <w:ind w:left="1166" w:firstLine="547"/>
        <w:contextualSpacing w:val="0"/>
        <w:jc w:val="both"/>
        <w:rPr>
          <w:szCs w:val="24"/>
        </w:rPr>
      </w:pPr>
      <w:r>
        <w:rPr>
          <w:szCs w:val="24"/>
        </w:rPr>
        <w:t xml:space="preserve">Pada perancangan iCLOP, pertama akan muncul home page, setelah itu pilih user sebagai admin, dosen, dan mahasiswa. Kemudian melakukan login page. Jika berhasil login sebagai admin, maka akan memasuki dashboard admin. Sebagai admin kita dapat mengunggah file yang berupa test code, guide, dan supplement file. </w:t>
      </w:r>
    </w:p>
    <w:p w14:paraId="693B6C24" w14:textId="77777777" w:rsidR="00A740C8" w:rsidRDefault="00000000" w:rsidP="00730703">
      <w:pPr>
        <w:pStyle w:val="ListParagraph"/>
        <w:spacing w:after="240"/>
        <w:ind w:left="1170" w:firstLine="540"/>
        <w:contextualSpacing w:val="0"/>
        <w:jc w:val="both"/>
        <w:rPr>
          <w:szCs w:val="24"/>
        </w:rPr>
      </w:pPr>
      <w:r>
        <w:rPr>
          <w:szCs w:val="24"/>
        </w:rPr>
        <w:t>Jika kita berhasil login sebagai mahasiswa maka akan diarahkan memasuki dashboard mahasiswa, lalu dapat mendownload file yang telah diunggah oleh admin. Setelah itu mahasiswa mengerjakan sesuai dengan panduan yang ada di guide. Jika semua pengerjaan telah selesai maka lanjutkan dengan mengunggah hasil pekerjaan sesuai yang diperlukan untuk menyelesaikan per bagian. Jika gagal dalam pengerjaan, maka mahasiswa dianjurkan untuk mengerjakan ulang dan jika berhasil maka hasil akan diterima oleh dosen dan nilai mahasiswa akan sampai kepada mahasiswa.</w:t>
      </w:r>
    </w:p>
    <w:p w14:paraId="27B0960B" w14:textId="77777777" w:rsidR="00A740C8" w:rsidRDefault="00000000" w:rsidP="00730703">
      <w:pPr>
        <w:pStyle w:val="ListParagraph"/>
        <w:numPr>
          <w:ilvl w:val="0"/>
          <w:numId w:val="14"/>
        </w:numPr>
        <w:spacing w:after="240"/>
        <w:ind w:left="1530"/>
        <w:contextualSpacing w:val="0"/>
        <w:jc w:val="both"/>
        <w:rPr>
          <w:szCs w:val="24"/>
        </w:rPr>
      </w:pPr>
      <w:r>
        <w:rPr>
          <w:szCs w:val="24"/>
        </w:rPr>
        <w:t>Activity Diagram</w:t>
      </w:r>
    </w:p>
    <w:p w14:paraId="3C78EC3A" w14:textId="77777777" w:rsidR="00A740C8" w:rsidRDefault="00000000" w:rsidP="00730703">
      <w:pPr>
        <w:pStyle w:val="ListParagraph"/>
        <w:spacing w:after="240"/>
        <w:ind w:left="1530"/>
        <w:contextualSpacing w:val="0"/>
        <w:rPr>
          <w:szCs w:val="24"/>
        </w:rPr>
      </w:pPr>
      <w:r>
        <w:rPr>
          <w:noProof/>
          <w:szCs w:val="24"/>
        </w:rPr>
        <w:drawing>
          <wp:inline distT="0" distB="0" distL="0" distR="0" wp14:anchorId="4551D0C6" wp14:editId="0C9F9C70">
            <wp:extent cx="3280715" cy="30845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stretch>
                      <a:fillRect/>
                    </a:stretch>
                  </pic:blipFill>
                  <pic:spPr>
                    <a:xfrm>
                      <a:off x="0" y="0"/>
                      <a:ext cx="3302100" cy="3104682"/>
                    </a:xfrm>
                    <a:prstGeom prst="rect">
                      <a:avLst/>
                    </a:prstGeom>
                  </pic:spPr>
                </pic:pic>
              </a:graphicData>
            </a:graphic>
          </wp:inline>
        </w:drawing>
      </w:r>
    </w:p>
    <w:p w14:paraId="060B4ACF" w14:textId="3A378BCF" w:rsidR="00A740C8" w:rsidRDefault="00000000" w:rsidP="00730703">
      <w:pPr>
        <w:pStyle w:val="GAMBAR"/>
        <w:spacing w:line="360" w:lineRule="auto"/>
      </w:pPr>
      <w:bookmarkStart w:id="102" w:name="_Toc90544157"/>
      <w:bookmarkStart w:id="103" w:name="_Toc94040293"/>
      <w:bookmarkStart w:id="104" w:name="_Toc110228642"/>
      <w:r>
        <w:t xml:space="preserve">Gambar 3. </w:t>
      </w:r>
      <w:r>
        <w:fldChar w:fldCharType="begin"/>
      </w:r>
      <w:r>
        <w:instrText xml:space="preserve"> SEQ Gambar_3. \* ARABIC </w:instrText>
      </w:r>
      <w:r>
        <w:fldChar w:fldCharType="separate"/>
      </w:r>
      <w:r w:rsidR="00CD0C36">
        <w:rPr>
          <w:noProof/>
        </w:rPr>
        <w:t>5</w:t>
      </w:r>
      <w:r>
        <w:fldChar w:fldCharType="end"/>
      </w:r>
      <w:r>
        <w:t xml:space="preserve"> Activity Diagram</w:t>
      </w:r>
      <w:bookmarkEnd w:id="102"/>
      <w:r>
        <w:t xml:space="preserve"> iCLOP</w:t>
      </w:r>
      <w:bookmarkEnd w:id="103"/>
      <w:bookmarkEnd w:id="104"/>
    </w:p>
    <w:p w14:paraId="7A41A397" w14:textId="77777777" w:rsidR="00A740C8" w:rsidRDefault="00000000" w:rsidP="00730703">
      <w:pPr>
        <w:spacing w:after="240"/>
        <w:ind w:left="1170" w:firstLine="540"/>
        <w:jc w:val="both"/>
      </w:pPr>
      <w:r>
        <w:lastRenderedPageBreak/>
        <w:t xml:space="preserve">Gambar 3.5 diatas merupakan </w:t>
      </w:r>
      <w:r>
        <w:rPr>
          <w:i/>
        </w:rPr>
        <w:t>activity diagram</w:t>
      </w:r>
      <w:r>
        <w:t xml:space="preserve"> dari sistem iCLOP yang akan dibuat. Activity Diagram adalah bentuk visual dari alur kerja yang berisi aktivitas dan tindakan, pilihan, atau pengulangan Dalam Unified Modelling Language (UML), diagram aktivitas dibuat untuk menjelaskan aktivitas komputer maupun aktivitas dari organisasi serta tujuan utama dari activity diagram adalah untuk menggambarkan urutan aktivitas sebuah proses agar lebih mudah dimengerti.</w:t>
      </w:r>
    </w:p>
    <w:p w14:paraId="432DC121" w14:textId="77777777" w:rsidR="00A740C8" w:rsidRDefault="00000000" w:rsidP="00730703">
      <w:pPr>
        <w:spacing w:after="240"/>
        <w:ind w:left="1170" w:firstLine="540"/>
        <w:jc w:val="both"/>
      </w:pPr>
      <w:r>
        <w:t>Pada gambar 3.5 menjelaskan activity diagram system yaitu admin menginputkan text setelah itu  iCLOP menampilkan learning topic serta memeriksa hasil pekerjaan dari mahasiswa apakah sudah sesuai role dalam modul pembelajaran .</w:t>
      </w:r>
    </w:p>
    <w:p w14:paraId="4D56F0C5" w14:textId="066ED51C" w:rsidR="00A740C8" w:rsidRDefault="00000000" w:rsidP="00730703">
      <w:pPr>
        <w:pStyle w:val="ListParagraph"/>
        <w:numPr>
          <w:ilvl w:val="2"/>
          <w:numId w:val="10"/>
        </w:numPr>
        <w:spacing w:after="120"/>
        <w:ind w:left="1166"/>
        <w:contextualSpacing w:val="0"/>
        <w:jc w:val="both"/>
        <w:outlineLvl w:val="2"/>
        <w:rPr>
          <w:b/>
          <w:szCs w:val="24"/>
        </w:rPr>
      </w:pPr>
      <w:bookmarkStart w:id="105" w:name="_Toc96512771"/>
      <w:bookmarkStart w:id="106" w:name="_Toc91147478"/>
      <w:bookmarkStart w:id="107" w:name="_Toc110228674"/>
      <w:r>
        <w:rPr>
          <w:b/>
          <w:szCs w:val="24"/>
        </w:rPr>
        <w:t>Materi dan Pengujian Sistem</w:t>
      </w:r>
      <w:bookmarkEnd w:id="105"/>
      <w:bookmarkEnd w:id="106"/>
      <w:bookmarkEnd w:id="107"/>
    </w:p>
    <w:p w14:paraId="1B5F90FB" w14:textId="77777777" w:rsidR="00A740C8" w:rsidRDefault="00000000" w:rsidP="00730703">
      <w:pPr>
        <w:pStyle w:val="ListParagraph"/>
        <w:ind w:left="1134" w:firstLine="567"/>
      </w:pPr>
      <w:r>
        <w:t>Materi yang akan di implementasikan pada pembelajaran basic aplication ui dan widget berbasis flutter pada platform iCLOP seperti pada gambar 3.6 dan akan di jelaskan pada tebel 3.3</w:t>
      </w:r>
    </w:p>
    <w:p w14:paraId="3C49B7BD" w14:textId="02C004BE" w:rsidR="00A740C8" w:rsidRDefault="00E0039C" w:rsidP="00E0039C">
      <w:pPr>
        <w:pStyle w:val="ListParagraph"/>
        <w:spacing w:after="120"/>
        <w:ind w:left="567"/>
        <w:contextualSpacing w:val="0"/>
        <w:jc w:val="center"/>
        <w:rPr>
          <w:szCs w:val="24"/>
        </w:rPr>
      </w:pPr>
      <w:r w:rsidRPr="00E0039C">
        <w:rPr>
          <w:noProof/>
          <w:szCs w:val="24"/>
        </w:rPr>
        <w:drawing>
          <wp:inline distT="0" distB="0" distL="0" distR="0" wp14:anchorId="1B82B123" wp14:editId="4628B975">
            <wp:extent cx="3389376" cy="1349294"/>
            <wp:effectExtent l="0" t="0" r="190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02650" cy="1354578"/>
                    </a:xfrm>
                    <a:prstGeom prst="rect">
                      <a:avLst/>
                    </a:prstGeom>
                  </pic:spPr>
                </pic:pic>
              </a:graphicData>
            </a:graphic>
          </wp:inline>
        </w:drawing>
      </w:r>
    </w:p>
    <w:p w14:paraId="731A9D3B" w14:textId="5738E1CD" w:rsidR="00A740C8" w:rsidRDefault="00000000" w:rsidP="00730703">
      <w:pPr>
        <w:pStyle w:val="GAMBAR"/>
        <w:spacing w:line="360" w:lineRule="auto"/>
      </w:pPr>
      <w:bookmarkStart w:id="108" w:name="_Toc110228643"/>
      <w:r>
        <w:t xml:space="preserve">Gambar 3. </w:t>
      </w:r>
      <w:r>
        <w:fldChar w:fldCharType="begin"/>
      </w:r>
      <w:r>
        <w:instrText xml:space="preserve"> SEQ Gambar_3. \* ARABIC </w:instrText>
      </w:r>
      <w:r>
        <w:fldChar w:fldCharType="separate"/>
      </w:r>
      <w:r w:rsidR="00CD0C36">
        <w:rPr>
          <w:noProof/>
        </w:rPr>
        <w:t>6</w:t>
      </w:r>
      <w:r>
        <w:fldChar w:fldCharType="end"/>
      </w:r>
      <w:r>
        <w:t xml:space="preserve"> Materi pembelajaran</w:t>
      </w:r>
      <w:bookmarkEnd w:id="108"/>
    </w:p>
    <w:p w14:paraId="7FC6D019" w14:textId="77777777" w:rsidR="00825316" w:rsidRDefault="00825316">
      <w:pPr>
        <w:spacing w:line="259" w:lineRule="auto"/>
        <w:rPr>
          <w:rFonts w:eastAsia="Calibri"/>
          <w:iCs/>
          <w:sz w:val="22"/>
          <w:szCs w:val="18"/>
        </w:rPr>
      </w:pPr>
      <w:r>
        <w:br w:type="page"/>
      </w:r>
    </w:p>
    <w:p w14:paraId="5F0EDCE3" w14:textId="032968CA" w:rsidR="00A740C8" w:rsidRDefault="00000000" w:rsidP="00730703">
      <w:pPr>
        <w:pStyle w:val="Caption"/>
      </w:pPr>
      <w:r>
        <w:lastRenderedPageBreak/>
        <w:t xml:space="preserve">Tabel 3. </w:t>
      </w:r>
      <w:r>
        <w:fldChar w:fldCharType="begin"/>
      </w:r>
      <w:r>
        <w:instrText xml:space="preserve"> SEQ Tabel_3. \* ARABIC </w:instrText>
      </w:r>
      <w:r>
        <w:fldChar w:fldCharType="separate"/>
      </w:r>
      <w:r w:rsidR="00CD0C36">
        <w:rPr>
          <w:noProof/>
        </w:rPr>
        <w:t>3</w:t>
      </w:r>
      <w:r>
        <w:fldChar w:fldCharType="end"/>
      </w:r>
      <w:r>
        <w:t xml:space="preserve"> Materi pembelajaran</w:t>
      </w:r>
    </w:p>
    <w:tbl>
      <w:tblPr>
        <w:tblStyle w:val="TableGrid"/>
        <w:tblW w:w="6804" w:type="dxa"/>
        <w:tblInd w:w="1129" w:type="dxa"/>
        <w:tblLook w:val="04A0" w:firstRow="1" w:lastRow="0" w:firstColumn="1" w:lastColumn="0" w:noHBand="0" w:noVBand="1"/>
      </w:tblPr>
      <w:tblGrid>
        <w:gridCol w:w="1963"/>
        <w:gridCol w:w="4841"/>
      </w:tblGrid>
      <w:tr w:rsidR="00896A34" w14:paraId="32D65824" w14:textId="77777777" w:rsidTr="00825316">
        <w:tc>
          <w:tcPr>
            <w:tcW w:w="1396" w:type="dxa"/>
            <w:vAlign w:val="center"/>
          </w:tcPr>
          <w:p w14:paraId="4E15D891" w14:textId="4B6EBB96" w:rsidR="00896A34" w:rsidRDefault="00896A34" w:rsidP="00730703">
            <w:pPr>
              <w:jc w:val="center"/>
            </w:pPr>
            <w:r>
              <w:t>TextWidgets</w:t>
            </w:r>
          </w:p>
        </w:tc>
        <w:tc>
          <w:tcPr>
            <w:tcW w:w="5408" w:type="dxa"/>
          </w:tcPr>
          <w:p w14:paraId="37221D99" w14:textId="721F3FE2" w:rsidR="00896A34" w:rsidRDefault="00896A34" w:rsidP="00730703">
            <w:r>
              <w:t>Siswa mampu mempelajari macam-macam jenis text pada widgets seperti TextSpan, TextRich, TextStyle, dan ButtonText. Widgets digunakan untuk menampilkan text kedalam layar Text Widgets dibagi menjadi dua properties yaitu : String yang merupakan data dan nantinya akan ditampilkan kelayar, lalu properti kedua merupakan argument berbentuk Object yang dimana berfungsi untuk memanipulasi tampilan seperti warna, ukuran, posisi.</w:t>
            </w:r>
          </w:p>
        </w:tc>
      </w:tr>
      <w:tr w:rsidR="000C4975" w14:paraId="6FE97298" w14:textId="77777777" w:rsidTr="00825316">
        <w:tc>
          <w:tcPr>
            <w:tcW w:w="1396" w:type="dxa"/>
            <w:vAlign w:val="center"/>
          </w:tcPr>
          <w:p w14:paraId="64002395" w14:textId="01AF32D4" w:rsidR="000C4975" w:rsidRDefault="000C4975" w:rsidP="00730703">
            <w:pPr>
              <w:jc w:val="center"/>
            </w:pPr>
            <w:r>
              <w:t>ContainerWidgets</w:t>
            </w:r>
          </w:p>
        </w:tc>
        <w:tc>
          <w:tcPr>
            <w:tcW w:w="5408" w:type="dxa"/>
          </w:tcPr>
          <w:p w14:paraId="74620868" w14:textId="393D96A7" w:rsidR="000C4975" w:rsidRDefault="000C4975" w:rsidP="00730703">
            <w:r>
              <w:t>Siswa mampu memahami penggunaan ContainerWidgets meliputi : Padding, dan Border yang digunakan untuk mengatur posisi dan merancang struktur tampilan pada view</w:t>
            </w:r>
          </w:p>
        </w:tc>
      </w:tr>
      <w:tr w:rsidR="000C4975" w14:paraId="0FD73C77" w14:textId="77777777" w:rsidTr="00825316">
        <w:tc>
          <w:tcPr>
            <w:tcW w:w="1396" w:type="dxa"/>
            <w:vAlign w:val="center"/>
          </w:tcPr>
          <w:p w14:paraId="69DE11F3" w14:textId="03BFA87B" w:rsidR="000C4975" w:rsidRDefault="000C4975" w:rsidP="00730703">
            <w:pPr>
              <w:jc w:val="center"/>
            </w:pPr>
            <w:r>
              <w:t>StatefullWidgets</w:t>
            </w:r>
          </w:p>
        </w:tc>
        <w:tc>
          <w:tcPr>
            <w:tcW w:w="5408" w:type="dxa"/>
          </w:tcPr>
          <w:p w14:paraId="0763844D" w14:textId="6AAF2F7A" w:rsidR="000C4975" w:rsidRDefault="000C4975" w:rsidP="00730703">
            <w:r>
              <w:t xml:space="preserve">Siswa mampu memahami konsep StatefullWidgets dimana Pembelajaran Widgets yang dapat berubah ubah, StateFull widgets yang dapat mengupdate tampilan,merubah warna, dan menambah jumlah baris baru. </w:t>
            </w:r>
          </w:p>
        </w:tc>
      </w:tr>
      <w:tr w:rsidR="000C4975" w14:paraId="4E9E18A7" w14:textId="77777777" w:rsidTr="00825316">
        <w:tc>
          <w:tcPr>
            <w:tcW w:w="1396" w:type="dxa"/>
            <w:vAlign w:val="center"/>
          </w:tcPr>
          <w:p w14:paraId="4F376770" w14:textId="4826F873" w:rsidR="000C4975" w:rsidRDefault="000C4975" w:rsidP="00730703">
            <w:pPr>
              <w:jc w:val="center"/>
            </w:pPr>
            <w:r>
              <w:t>StatelessWidgets</w:t>
            </w:r>
          </w:p>
        </w:tc>
        <w:tc>
          <w:tcPr>
            <w:tcW w:w="5408" w:type="dxa"/>
          </w:tcPr>
          <w:p w14:paraId="1B881519" w14:textId="1A163017" w:rsidR="000C4975" w:rsidRDefault="000C4975" w:rsidP="00730703">
            <w:r>
              <w:t>Siswa mampu memahami konsep widgets statis yang tidak dapat dirubah atau tidak akan pernah berubah karena Stateless hanya digunakan untuk mengubah tampilan seperti icon,warna dan boxDecoration.</w:t>
            </w:r>
          </w:p>
        </w:tc>
      </w:tr>
    </w:tbl>
    <w:p w14:paraId="2978D318" w14:textId="77777777" w:rsidR="00A740C8" w:rsidRDefault="00A740C8" w:rsidP="00730703"/>
    <w:p w14:paraId="1B46FB84" w14:textId="55323105" w:rsidR="00A740C8" w:rsidRDefault="00000000" w:rsidP="00730703">
      <w:pPr>
        <w:pStyle w:val="ListParagraph"/>
        <w:spacing w:after="120"/>
        <w:ind w:left="1166" w:firstLine="540"/>
        <w:contextualSpacing w:val="0"/>
        <w:jc w:val="both"/>
        <w:rPr>
          <w:szCs w:val="24"/>
        </w:rPr>
      </w:pPr>
      <w:r>
        <w:rPr>
          <w:szCs w:val="24"/>
        </w:rPr>
        <w:t>Pengujian sistem dilakukan untuk mevalidasi program sehingga sesuai tujuan awal pembuatan program adapun tahap yang diterapkan</w:t>
      </w:r>
    </w:p>
    <w:p w14:paraId="0D2BA87C" w14:textId="77777777" w:rsidR="00A740C8" w:rsidRDefault="00000000" w:rsidP="00730703">
      <w:pPr>
        <w:pStyle w:val="ListParagraph"/>
        <w:spacing w:after="120"/>
        <w:ind w:left="1166" w:firstLine="540"/>
        <w:contextualSpacing w:val="0"/>
        <w:jc w:val="both"/>
        <w:rPr>
          <w:szCs w:val="24"/>
        </w:rPr>
      </w:pPr>
      <w:r>
        <w:rPr>
          <w:szCs w:val="24"/>
        </w:rPr>
        <w:lastRenderedPageBreak/>
        <w:t>Pengujian ini menggunakan framework dari flutter atau disebut flutter test yang mana digunakan untuk memvalidasi fungsi dari program yang meliputi UI_Testing dan Widget_Testing.</w:t>
      </w:r>
    </w:p>
    <w:p w14:paraId="5EEB52FE" w14:textId="77777777" w:rsidR="00A740C8" w:rsidRDefault="00000000" w:rsidP="00730703">
      <w:pPr>
        <w:pStyle w:val="ListParagraph"/>
        <w:numPr>
          <w:ilvl w:val="1"/>
          <w:numId w:val="10"/>
        </w:numPr>
        <w:spacing w:after="120"/>
        <w:ind w:left="446" w:hanging="450"/>
        <w:contextualSpacing w:val="0"/>
        <w:jc w:val="both"/>
        <w:outlineLvl w:val="1"/>
        <w:rPr>
          <w:b/>
          <w:szCs w:val="24"/>
        </w:rPr>
      </w:pPr>
      <w:bookmarkStart w:id="109" w:name="_Toc91147480"/>
      <w:bookmarkStart w:id="110" w:name="_Toc96512773"/>
      <w:bookmarkStart w:id="111" w:name="_Toc110228675"/>
      <w:r>
        <w:rPr>
          <w:b/>
          <w:szCs w:val="24"/>
        </w:rPr>
        <w:t>Metode Peng</w:t>
      </w:r>
      <w:bookmarkEnd w:id="109"/>
      <w:r>
        <w:rPr>
          <w:b/>
          <w:szCs w:val="24"/>
        </w:rPr>
        <w:t>embangan</w:t>
      </w:r>
      <w:bookmarkEnd w:id="110"/>
      <w:bookmarkEnd w:id="111"/>
    </w:p>
    <w:p w14:paraId="04DBD216" w14:textId="77777777" w:rsidR="00A740C8" w:rsidRDefault="00000000" w:rsidP="00730703">
      <w:pPr>
        <w:pStyle w:val="isi"/>
        <w:ind w:left="709"/>
      </w:pPr>
      <w:r>
        <w:t>Tahapan sistem yang digunakan dalam pengembangan ini adalah Agile Software Development. Agile software development merupakan cara yang dilakukan dalam pengembangan perangkat lunak dengan sifat yang lincah dan cepat.</w:t>
      </w:r>
    </w:p>
    <w:p w14:paraId="00175A7B" w14:textId="77777777" w:rsidR="00A740C8" w:rsidRDefault="00000000" w:rsidP="00730703">
      <w:pPr>
        <w:pStyle w:val="isi"/>
        <w:ind w:left="709"/>
        <w:jc w:val="center"/>
      </w:pPr>
      <w:r>
        <w:rPr>
          <w:noProof/>
        </w:rPr>
        <w:drawing>
          <wp:inline distT="0" distB="0" distL="0" distR="0" wp14:anchorId="151D20A3" wp14:editId="1979B8C0">
            <wp:extent cx="4495800" cy="1871345"/>
            <wp:effectExtent l="0" t="0" r="0" b="0"/>
            <wp:docPr id="14" name="Picture 14" descr="Agile development from a programmer&amp;#39;s perspective | by Dasith Kuruppu |  Level Up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gile development from a programmer&amp;#39;s perspective | by Dasith Kuruppu |  Level Up Codi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4512319" cy="1878641"/>
                    </a:xfrm>
                    <a:prstGeom prst="rect">
                      <a:avLst/>
                    </a:prstGeom>
                    <a:noFill/>
                    <a:ln>
                      <a:noFill/>
                    </a:ln>
                  </pic:spPr>
                </pic:pic>
              </a:graphicData>
            </a:graphic>
          </wp:inline>
        </w:drawing>
      </w:r>
    </w:p>
    <w:p w14:paraId="1AF6D4E9" w14:textId="6836AD4D" w:rsidR="00A740C8" w:rsidRDefault="00000000" w:rsidP="00730703">
      <w:pPr>
        <w:pStyle w:val="GAMBAR"/>
        <w:spacing w:line="360" w:lineRule="auto"/>
      </w:pPr>
      <w:bookmarkStart w:id="112" w:name="_Toc110228644"/>
      <w:r>
        <w:t xml:space="preserve">Gambar 3. </w:t>
      </w:r>
      <w:r>
        <w:fldChar w:fldCharType="begin"/>
      </w:r>
      <w:r>
        <w:instrText xml:space="preserve"> SEQ Gambar_3. \* ARABIC </w:instrText>
      </w:r>
      <w:r>
        <w:fldChar w:fldCharType="separate"/>
      </w:r>
      <w:r w:rsidR="00CD0C36">
        <w:rPr>
          <w:noProof/>
        </w:rPr>
        <w:t>7</w:t>
      </w:r>
      <w:r>
        <w:fldChar w:fldCharType="end"/>
      </w:r>
      <w:r>
        <w:t xml:space="preserve"> Agile Method</w:t>
      </w:r>
      <w:bookmarkEnd w:id="112"/>
    </w:p>
    <w:p w14:paraId="0A52B947" w14:textId="77777777" w:rsidR="00A740C8" w:rsidRDefault="00000000" w:rsidP="00730703">
      <w:pPr>
        <w:pStyle w:val="isi"/>
        <w:numPr>
          <w:ilvl w:val="0"/>
          <w:numId w:val="15"/>
        </w:numPr>
      </w:pPr>
      <w:r>
        <w:t xml:space="preserve"> Meet and Plant </w:t>
      </w:r>
    </w:p>
    <w:p w14:paraId="229A969C" w14:textId="77777777" w:rsidR="00A740C8" w:rsidRDefault="00000000" w:rsidP="00730703">
      <w:pPr>
        <w:pStyle w:val="isi"/>
        <w:ind w:left="1134"/>
      </w:pPr>
      <w:r>
        <w:t>Meet and Plant merupakan tahapan paling awal dari Agile Software Development. Tahapan ini tentang bagaimana dilakukan pertemuan dan perencanaan dalam mengembangkan aplikasi. Perencanaan dilakukan agar pengembangan sesuai dengan kebutuhan.</w:t>
      </w:r>
    </w:p>
    <w:p w14:paraId="1F90B2E5" w14:textId="77777777" w:rsidR="00A740C8" w:rsidRDefault="00000000" w:rsidP="00730703">
      <w:pPr>
        <w:pStyle w:val="isi"/>
        <w:numPr>
          <w:ilvl w:val="0"/>
          <w:numId w:val="15"/>
        </w:numPr>
      </w:pPr>
      <w:r>
        <w:t xml:space="preserve"> Design </w:t>
      </w:r>
    </w:p>
    <w:p w14:paraId="0D2BB4F7" w14:textId="77777777" w:rsidR="00A740C8" w:rsidRDefault="00000000" w:rsidP="00730703">
      <w:pPr>
        <w:pStyle w:val="isi"/>
        <w:ind w:left="1134"/>
      </w:pPr>
      <w:r>
        <w:t>Design merupakan tahapan yang digunakan untuk membuat design dari sebuah software. Dengan cara membuat mockup dari tampilan software hingga membuat UI dari software.</w:t>
      </w:r>
    </w:p>
    <w:p w14:paraId="5D10A638" w14:textId="77777777" w:rsidR="009A03D6" w:rsidRDefault="009A03D6">
      <w:pPr>
        <w:spacing w:line="259" w:lineRule="auto"/>
      </w:pPr>
      <w:r>
        <w:br w:type="page"/>
      </w:r>
    </w:p>
    <w:p w14:paraId="60CA1CEE" w14:textId="5D63E9E4" w:rsidR="00A740C8" w:rsidRDefault="00000000" w:rsidP="00730703">
      <w:pPr>
        <w:pStyle w:val="isi"/>
        <w:numPr>
          <w:ilvl w:val="0"/>
          <w:numId w:val="15"/>
        </w:numPr>
      </w:pPr>
      <w:r>
        <w:lastRenderedPageBreak/>
        <w:t xml:space="preserve"> Build and Test</w:t>
      </w:r>
    </w:p>
    <w:p w14:paraId="44C4AEF4" w14:textId="77777777" w:rsidR="00A740C8" w:rsidRDefault="00000000" w:rsidP="00730703">
      <w:pPr>
        <w:pStyle w:val="isi"/>
        <w:ind w:left="1134"/>
      </w:pPr>
      <w:r>
        <w:t xml:space="preserve">Build and Test merupakan tahapan yang paling banyak memakan waktu. Tahapan code ini digunakan untuk programmer melakukan pemrograman secara backend, sedangkan test pada software ini merupakan test code yang digunakan pengecekan code apakah sudah sesuai dengan test yang disediakan. Test ini juga digunakan untuk melakukan uji coba pada aplikasi yang akan di release. </w:t>
      </w:r>
    </w:p>
    <w:p w14:paraId="48788DF9" w14:textId="77777777" w:rsidR="00A740C8" w:rsidRDefault="00000000" w:rsidP="00730703">
      <w:pPr>
        <w:pStyle w:val="isi"/>
        <w:numPr>
          <w:ilvl w:val="0"/>
          <w:numId w:val="15"/>
        </w:numPr>
      </w:pPr>
      <w:r>
        <w:t>Feedback</w:t>
      </w:r>
    </w:p>
    <w:p w14:paraId="53EB604C" w14:textId="77777777" w:rsidR="00A740C8" w:rsidRDefault="00000000" w:rsidP="00730703">
      <w:pPr>
        <w:pStyle w:val="isi"/>
        <w:ind w:left="1080" w:firstLine="0"/>
      </w:pPr>
      <w:r>
        <w:t>Feedback merupakan tahapan dimana terakhir yaitu menerima masukan  dari orang lain yang telah melakukan penggunaan software, sehingga kita dapat memperbaiki software yang kita buat lebih baik lagi.</w:t>
      </w:r>
    </w:p>
    <w:p w14:paraId="07DA3175" w14:textId="77777777" w:rsidR="00A740C8" w:rsidRDefault="00000000" w:rsidP="00730703">
      <w:pPr>
        <w:pStyle w:val="isi"/>
        <w:numPr>
          <w:ilvl w:val="0"/>
          <w:numId w:val="15"/>
        </w:numPr>
      </w:pPr>
      <w:r>
        <w:t>Release</w:t>
      </w:r>
    </w:p>
    <w:p w14:paraId="58A813EB" w14:textId="77777777" w:rsidR="00A740C8" w:rsidRDefault="00000000" w:rsidP="00730703">
      <w:pPr>
        <w:pStyle w:val="isi"/>
        <w:ind w:left="1134"/>
      </w:pPr>
      <w:r>
        <w:t>Release merupakan tahap publikasi yang dilakukan developer. Release ini digunakan untuk memperkenalkan produk yang dibuat agar dikenal oleh orang lain.</w:t>
      </w:r>
    </w:p>
    <w:p w14:paraId="431103F9" w14:textId="77777777" w:rsidR="00A740C8" w:rsidRDefault="00A740C8" w:rsidP="00730703">
      <w:pPr>
        <w:pStyle w:val="isi"/>
        <w:ind w:left="1080" w:firstLine="0"/>
      </w:pPr>
    </w:p>
    <w:p w14:paraId="2FEAC0EB" w14:textId="54DE944F" w:rsidR="000C1A5C" w:rsidRPr="000C1A5C" w:rsidRDefault="00000000" w:rsidP="00730703">
      <w:pPr>
        <w:pStyle w:val="ListParagraph"/>
        <w:numPr>
          <w:ilvl w:val="1"/>
          <w:numId w:val="10"/>
        </w:numPr>
        <w:spacing w:after="120"/>
        <w:ind w:left="426"/>
        <w:contextualSpacing w:val="0"/>
        <w:jc w:val="both"/>
        <w:outlineLvl w:val="1"/>
        <w:rPr>
          <w:b/>
          <w:szCs w:val="24"/>
        </w:rPr>
      </w:pPr>
      <w:r>
        <w:rPr>
          <w:b/>
          <w:szCs w:val="24"/>
        </w:rPr>
        <w:t xml:space="preserve"> </w:t>
      </w:r>
      <w:bookmarkStart w:id="113" w:name="_Toc96512774"/>
      <w:bookmarkStart w:id="114" w:name="_Toc110228676"/>
      <w:r>
        <w:rPr>
          <w:b/>
          <w:szCs w:val="24"/>
        </w:rPr>
        <w:t>Metode Pengujian</w:t>
      </w:r>
      <w:bookmarkEnd w:id="113"/>
      <w:bookmarkEnd w:id="114"/>
    </w:p>
    <w:p w14:paraId="64E03E1B" w14:textId="77777777" w:rsidR="00A740C8" w:rsidRDefault="00000000" w:rsidP="00730703">
      <w:pPr>
        <w:pStyle w:val="ListParagraph"/>
        <w:spacing w:after="120"/>
        <w:ind w:left="446" w:firstLine="544"/>
        <w:contextualSpacing w:val="0"/>
        <w:jc w:val="both"/>
        <w:rPr>
          <w:b/>
          <w:szCs w:val="24"/>
        </w:rPr>
      </w:pPr>
      <w:r>
        <w:rPr>
          <w:szCs w:val="24"/>
        </w:rPr>
        <w:t xml:space="preserve">Metode pengujian dari sistem iCLOP dapat dilakukan menggunakan file guide yang tersedia dengan bantuan supplement file. Setelah itu melakukan pengerjaan per guide maka akan dilakukan pengujian dengan test code yang sudah di validasi oleh TDD sehingga memperoleh hasil. Jika memperoleh hasil </w:t>
      </w:r>
      <w:r>
        <w:rPr>
          <w:i/>
          <w:szCs w:val="24"/>
        </w:rPr>
        <w:t xml:space="preserve">failed </w:t>
      </w:r>
      <w:r>
        <w:rPr>
          <w:szCs w:val="24"/>
        </w:rPr>
        <w:t xml:space="preserve">maka perlu dilakukan perbaikan pekerjaan yang telah dikerjakan sebelumnya pada guide tersebut. Jika </w:t>
      </w:r>
      <w:r>
        <w:rPr>
          <w:i/>
          <w:szCs w:val="24"/>
        </w:rPr>
        <w:t xml:space="preserve">success </w:t>
      </w:r>
      <w:r>
        <w:rPr>
          <w:szCs w:val="24"/>
        </w:rPr>
        <w:t>maka bisa melanjutkan ke guide selanjutnya. Setelah itu melakukan upload sesuai dengan yang dibutuhkan sistem serta menunggu hasilnya.</w:t>
      </w:r>
    </w:p>
    <w:p w14:paraId="09BB74A5" w14:textId="77777777" w:rsidR="00A740C8" w:rsidRDefault="00000000" w:rsidP="00730703">
      <w:pPr>
        <w:pStyle w:val="Heading1"/>
        <w:sectPr w:rsidR="00A740C8" w:rsidSect="00730703">
          <w:headerReference w:type="default" r:id="rId21"/>
          <w:footerReference w:type="default" r:id="rId22"/>
          <w:pgSz w:w="11907" w:h="16840"/>
          <w:pgMar w:top="1701" w:right="1701" w:bottom="1701" w:left="2268" w:header="720" w:footer="720" w:gutter="0"/>
          <w:pgNumType w:start="1"/>
          <w:cols w:space="720"/>
          <w:docGrid w:linePitch="360"/>
        </w:sectPr>
      </w:pPr>
      <w:r>
        <w:br w:type="page"/>
      </w:r>
    </w:p>
    <w:p w14:paraId="1E6A660A" w14:textId="77777777" w:rsidR="0020700A" w:rsidRDefault="0020700A" w:rsidP="00730703">
      <w:pPr>
        <w:rPr>
          <w:b/>
          <w:caps/>
          <w:sz w:val="28"/>
          <w:szCs w:val="28"/>
        </w:rPr>
      </w:pPr>
      <w:bookmarkStart w:id="115" w:name="_Toc28262222"/>
      <w:bookmarkStart w:id="116" w:name="_Toc28262754"/>
      <w:bookmarkStart w:id="117" w:name="_Toc96512776"/>
    </w:p>
    <w:p w14:paraId="31F64C5A" w14:textId="0057870C" w:rsidR="00A740C8" w:rsidRDefault="00000000" w:rsidP="00730703">
      <w:pPr>
        <w:pStyle w:val="Heading1"/>
        <w:rPr>
          <w:szCs w:val="28"/>
        </w:rPr>
      </w:pPr>
      <w:bookmarkStart w:id="118" w:name="_Toc110228677"/>
      <w:r>
        <w:rPr>
          <w:szCs w:val="28"/>
        </w:rPr>
        <w:t>DAFTAR PUSTAKA</w:t>
      </w:r>
      <w:bookmarkEnd w:id="115"/>
      <w:bookmarkEnd w:id="116"/>
      <w:bookmarkEnd w:id="117"/>
      <w:bookmarkEnd w:id="118"/>
    </w:p>
    <w:p w14:paraId="50DBD9CF" w14:textId="77777777" w:rsidR="00A740C8" w:rsidRDefault="00A740C8" w:rsidP="00730703">
      <w:pPr>
        <w:tabs>
          <w:tab w:val="left" w:pos="630"/>
        </w:tabs>
        <w:rPr>
          <w:sz w:val="23"/>
          <w:szCs w:val="23"/>
        </w:rPr>
      </w:pPr>
    </w:p>
    <w:p w14:paraId="1D3FAE1F" w14:textId="77777777" w:rsidR="00A740C8" w:rsidRDefault="00000000" w:rsidP="00730703">
      <w:pPr>
        <w:pStyle w:val="Bibliography1"/>
        <w:spacing w:line="360" w:lineRule="auto"/>
      </w:pPr>
      <w:r>
        <w:rPr>
          <w:b/>
        </w:rPr>
        <w:t xml:space="preserve"> </w:t>
      </w:r>
      <w:r>
        <w:rPr>
          <w:b/>
        </w:rPr>
        <w:fldChar w:fldCharType="begin"/>
      </w:r>
      <w:r>
        <w:rPr>
          <w:b/>
        </w:rPr>
        <w:instrText xml:space="preserve"> ADDIN ZOTERO_BIBL {"uncited":[],"omitted":[],"custom":[]} CSL_BIBLIOGRAPHY </w:instrText>
      </w:r>
      <w:r>
        <w:rPr>
          <w:b/>
        </w:rPr>
        <w:fldChar w:fldCharType="separate"/>
      </w:r>
      <w:r>
        <w:t xml:space="preserve">Haris, Z. A. (2021). </w:t>
      </w:r>
      <w:r>
        <w:rPr>
          <w:i/>
          <w:iCs/>
        </w:rPr>
        <w:t>KOMPARASI FLUTTER DAN REACT NATIVE DALAM PENGEMBANGAN PERANGKAT BERGERAK</w:t>
      </w:r>
      <w:r>
        <w:t>. 86.</w:t>
      </w:r>
    </w:p>
    <w:p w14:paraId="2F079F86" w14:textId="77777777" w:rsidR="00A740C8" w:rsidRDefault="00000000" w:rsidP="00730703">
      <w:pPr>
        <w:pStyle w:val="Bibliography1"/>
        <w:spacing w:line="360" w:lineRule="auto"/>
      </w:pPr>
      <w:r>
        <w:t xml:space="preserve">Haryanto, E., &amp; Setiawan, M. A. M. (2021). </w:t>
      </w:r>
      <w:r>
        <w:rPr>
          <w:i/>
          <w:iCs/>
        </w:rPr>
        <w:t>Perancangan Sistem Informasi Pembelajaran Praktikum Online Multiplatform Berbasis Framework Flutter</w:t>
      </w:r>
      <w:r>
        <w:t>. 8.</w:t>
      </w:r>
    </w:p>
    <w:p w14:paraId="527F9D5D" w14:textId="77777777" w:rsidR="00A740C8" w:rsidRDefault="00000000" w:rsidP="00730703">
      <w:pPr>
        <w:pStyle w:val="Bibliography1"/>
        <w:spacing w:line="360" w:lineRule="auto"/>
      </w:pPr>
      <w:r>
        <w:t xml:space="preserve">Nasution, M. R., &amp; Nasution, L. S. (2021). Konsep Pendidikan Mobile Learning: Layanan Konseling. </w:t>
      </w:r>
      <w:r>
        <w:rPr>
          <w:i/>
          <w:iCs/>
        </w:rPr>
        <w:t>Journal of Digital Learning and Education</w:t>
      </w:r>
      <w:r>
        <w:t xml:space="preserve">, </w:t>
      </w:r>
      <w:r>
        <w:rPr>
          <w:i/>
          <w:iCs/>
        </w:rPr>
        <w:t>1</w:t>
      </w:r>
      <w:r>
        <w:t>(2), 62–71. https://doi.org/10.52562/jdle.v1i2.238</w:t>
      </w:r>
    </w:p>
    <w:p w14:paraId="04C4CFC8" w14:textId="77777777" w:rsidR="00A740C8" w:rsidRDefault="00000000" w:rsidP="00730703">
      <w:pPr>
        <w:pStyle w:val="Bibliography1"/>
        <w:spacing w:line="360" w:lineRule="auto"/>
      </w:pPr>
      <w:r>
        <w:t xml:space="preserve">Prayugha, A. W. (2021). </w:t>
      </w:r>
      <w:r>
        <w:rPr>
          <w:i/>
          <w:iCs/>
        </w:rPr>
        <w:t>IMPLEMENTASI AUGMENTED REALITY SEBAGAI MEDIA PROMOSI UNIVERSITAS SATYA NEGARA INDONESIA BERBASIS ANDROID MENGGUNAKAN METODE MARKER BASED TRACKING</w:t>
      </w:r>
      <w:r>
        <w:t>. 6.</w:t>
      </w:r>
    </w:p>
    <w:p w14:paraId="0D63DAB7" w14:textId="77777777" w:rsidR="00A740C8" w:rsidRDefault="00000000" w:rsidP="00730703">
      <w:pPr>
        <w:pStyle w:val="Bibliography1"/>
        <w:spacing w:line="360" w:lineRule="auto"/>
      </w:pPr>
      <w:r>
        <w:t xml:space="preserve">Purba, F. F. (2021). </w:t>
      </w:r>
      <w:r>
        <w:rPr>
          <w:i/>
          <w:iCs/>
        </w:rPr>
        <w:t>RANCANG BANGUN APLIKASI PROFIL KARTU GRAFIS BERBASIS ANDROID MENGGUNAKAN FLUTTER</w:t>
      </w:r>
      <w:r>
        <w:t>. 8.</w:t>
      </w:r>
    </w:p>
    <w:p w14:paraId="4ACA54A7" w14:textId="77777777" w:rsidR="00A740C8" w:rsidRDefault="00000000" w:rsidP="00730703">
      <w:pPr>
        <w:pStyle w:val="Bibliography1"/>
        <w:spacing w:line="360" w:lineRule="auto"/>
      </w:pPr>
      <w:r>
        <w:t xml:space="preserve">Sapari, Y., Suhara, R. B., &amp; Nurhidayat, M. (2021). Pengaruh Penggunaan Smartphone Terhadap Peningkatan Pengetahuan Umum Mahasiswa Prodi Teknik Informatika Universitas Muhammadiyah Cirebon. </w:t>
      </w:r>
      <w:r>
        <w:rPr>
          <w:i/>
          <w:iCs/>
        </w:rPr>
        <w:t>Network Media</w:t>
      </w:r>
      <w:r>
        <w:t xml:space="preserve">, </w:t>
      </w:r>
      <w:r>
        <w:rPr>
          <w:i/>
          <w:iCs/>
        </w:rPr>
        <w:t>4</w:t>
      </w:r>
      <w:r>
        <w:t>(1), 51–58. https://doi.org/10.46576/jnm.v4i1.1153</w:t>
      </w:r>
    </w:p>
    <w:p w14:paraId="4F1E7105" w14:textId="77777777" w:rsidR="00A740C8" w:rsidRDefault="00000000" w:rsidP="00730703">
      <w:pPr>
        <w:pStyle w:val="Bibliography1"/>
        <w:spacing w:line="360" w:lineRule="auto"/>
      </w:pPr>
      <w:r>
        <w:t xml:space="preserve">Satria, S. A., Raya, K. J., &amp; Raya, K. P. (2021). </w:t>
      </w:r>
      <w:r>
        <w:rPr>
          <w:i/>
          <w:iCs/>
        </w:rPr>
        <w:t>RANCANG BANGUN APLIKASI CATATAN SEDERHANA ANDROID “CATATAN KAKI” BERBASIS FLUTTER</w:t>
      </w:r>
      <w:r>
        <w:t>. 9.</w:t>
      </w:r>
    </w:p>
    <w:p w14:paraId="5DE2AB4D" w14:textId="77777777" w:rsidR="00A740C8" w:rsidRDefault="00000000" w:rsidP="00730703">
      <w:pPr>
        <w:pStyle w:val="Bibliography1"/>
        <w:spacing w:line="360" w:lineRule="auto"/>
      </w:pPr>
      <w:r>
        <w:t>Septian</w:t>
      </w:r>
      <w:r>
        <w:rPr>
          <w:vertAlign w:val="superscript"/>
        </w:rPr>
        <w:t>l</w:t>
      </w:r>
      <w:r>
        <w:t xml:space="preserve">, A. N. (2021). </w:t>
      </w:r>
      <w:r>
        <w:rPr>
          <w:i/>
          <w:iCs/>
        </w:rPr>
        <w:t>IMPLEMENTASI FRAMEWORK FLUTTER UNTUK PENGADUAN MAHASISWA UNIVERSITAS XYZ</w:t>
      </w:r>
      <w:r>
        <w:t>. 16.</w:t>
      </w:r>
    </w:p>
    <w:p w14:paraId="5BD284AF" w14:textId="77777777" w:rsidR="00A740C8" w:rsidRDefault="00000000" w:rsidP="00730703">
      <w:pPr>
        <w:pStyle w:val="Bibliography1"/>
        <w:spacing w:line="360" w:lineRule="auto"/>
      </w:pPr>
      <w:r>
        <w:lastRenderedPageBreak/>
        <w:t xml:space="preserve">Sirajuddin, Z., &amp; Dahar, D. (2021). </w:t>
      </w:r>
      <w:r>
        <w:rPr>
          <w:i/>
          <w:iCs/>
        </w:rPr>
        <w:t>PENGGUNAAN SMARTPHONE SEBAGAI IMPLEMENTASI TEKNOLOGI INFORMASI DAN KOMUNIKASI DALAM PROSES BELAJAR MENGAJAR MAHASISWA PERTANIAN DI GORONTALO</w:t>
      </w:r>
      <w:r>
        <w:t>. 8.</w:t>
      </w:r>
    </w:p>
    <w:p w14:paraId="36391401" w14:textId="77777777" w:rsidR="00A740C8" w:rsidRDefault="00000000" w:rsidP="00730703">
      <w:pPr>
        <w:pStyle w:val="Bibliography1"/>
        <w:spacing w:line="360" w:lineRule="auto"/>
      </w:pPr>
      <w:r>
        <w:t xml:space="preserve">Syaifudin, Y. W., Funabiki, N., &amp; Kuribayashi, M. (2021). </w:t>
      </w:r>
      <w:r>
        <w:rPr>
          <w:i/>
          <w:iCs/>
        </w:rPr>
        <w:t>Implementation and Performance Evaluation of Unit Testing for Student’s Answer Validation in Android Programming Learning Assistant System</w:t>
      </w:r>
      <w:r>
        <w:t>. 7.</w:t>
      </w:r>
    </w:p>
    <w:p w14:paraId="46C12974" w14:textId="77777777" w:rsidR="00A740C8" w:rsidRDefault="00000000" w:rsidP="00730703">
      <w:pPr>
        <w:pStyle w:val="Bibliography1"/>
        <w:spacing w:line="360" w:lineRule="auto"/>
      </w:pPr>
      <w:r>
        <w:t xml:space="preserve">Syaifudin, Y. W., Funabiki, N., Kuribayashi, M., &amp; Kao, W.-C. (2019). A proposal of Android Programming Learning Assistant System with implementation of basic application learning. </w:t>
      </w:r>
      <w:r>
        <w:rPr>
          <w:i/>
          <w:iCs/>
        </w:rPr>
        <w:t>International Journal of Web Information Systems</w:t>
      </w:r>
      <w:r>
        <w:t xml:space="preserve">, </w:t>
      </w:r>
      <w:r>
        <w:rPr>
          <w:i/>
          <w:iCs/>
        </w:rPr>
        <w:t>16</w:t>
      </w:r>
      <w:r>
        <w:t>(1), 115–135. https://doi.org/10.1108/IJWIS-08-2019-0038</w:t>
      </w:r>
    </w:p>
    <w:p w14:paraId="7B601EBA" w14:textId="77777777" w:rsidR="00A740C8" w:rsidRDefault="00000000" w:rsidP="00730703">
      <w:pPr>
        <w:pStyle w:val="Bibliography1"/>
        <w:spacing w:line="360" w:lineRule="auto"/>
      </w:pPr>
      <w:r>
        <w:t xml:space="preserve">Syaifudin, Y. W., Funabiki, N., Kuribayashi, M., Mentari, M., Saputra, P. Y., Yunhasnawa, Y., &amp; Ulfa, F. (2021). Web application implementation of Android programming learning assistance system and its evaluations. </w:t>
      </w:r>
      <w:r>
        <w:rPr>
          <w:i/>
          <w:iCs/>
        </w:rPr>
        <w:t>IOP Conference Series: Materials Science and Engineering</w:t>
      </w:r>
      <w:r>
        <w:t xml:space="preserve">, </w:t>
      </w:r>
      <w:r>
        <w:rPr>
          <w:i/>
          <w:iCs/>
        </w:rPr>
        <w:t>1073</w:t>
      </w:r>
      <w:r>
        <w:t>(1), 012060. https://doi.org/10.1088/1757-899X/1073/1/012060</w:t>
      </w:r>
    </w:p>
    <w:p w14:paraId="3187D2BD" w14:textId="2A1CF697" w:rsidR="00A740C8" w:rsidRDefault="00000000" w:rsidP="00730703">
      <w:pPr>
        <w:ind w:left="851" w:hanging="851"/>
        <w:rPr>
          <w:b/>
        </w:rPr>
      </w:pPr>
      <w:r>
        <w:rPr>
          <w:b/>
        </w:rPr>
        <w:fldChar w:fldCharType="end"/>
      </w:r>
      <w:r w:rsidR="00730703">
        <w:rPr>
          <w:b/>
        </w:rPr>
        <w:t>A</w:t>
      </w:r>
    </w:p>
    <w:sectPr w:rsidR="00A740C8" w:rsidSect="00730703">
      <w:footerReference w:type="default" r:id="rId23"/>
      <w:pgSz w:w="11907" w:h="16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13F5A" w14:textId="77777777" w:rsidR="004D4427" w:rsidRDefault="004D4427">
      <w:pPr>
        <w:spacing w:line="240" w:lineRule="auto"/>
      </w:pPr>
      <w:r>
        <w:separator/>
      </w:r>
    </w:p>
  </w:endnote>
  <w:endnote w:type="continuationSeparator" w:id="0">
    <w:p w14:paraId="5F7AA194" w14:textId="77777777" w:rsidR="004D4427" w:rsidRDefault="004D44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altName w:val="Noto Sans Syriac Eastern"/>
    <w:panose1 w:val="02040503050406030204"/>
    <w:charset w:val="00"/>
    <w:family w:val="roman"/>
    <w:pitch w:val="variable"/>
    <w:sig w:usb0="E00006FF" w:usb1="420024FF" w:usb2="02000000" w:usb3="00000000" w:csb0="0000019F" w:csb1="00000000"/>
  </w:font>
  <w:font w:name="Tahoma">
    <w:altName w:val="DejaVu Sans"/>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2865188"/>
      <w:docPartObj>
        <w:docPartGallery w:val="AutoText"/>
      </w:docPartObj>
    </w:sdtPr>
    <w:sdtContent>
      <w:p w14:paraId="41067A1A" w14:textId="77777777" w:rsidR="00A740C8" w:rsidRDefault="00000000">
        <w:pPr>
          <w:pStyle w:val="Footer"/>
          <w:jc w:val="center"/>
        </w:pPr>
        <w:r>
          <w:fldChar w:fldCharType="begin"/>
        </w:r>
        <w:r>
          <w:instrText xml:space="preserve"> PAGE  \* roman  \* MERGEFORMAT </w:instrText>
        </w:r>
        <w:r>
          <w:fldChar w:fldCharType="separate"/>
        </w:r>
        <w:r>
          <w:t>ii</w:t>
        </w:r>
        <w:r>
          <w:fldChar w:fldCharType="end"/>
        </w:r>
      </w:p>
    </w:sdtContent>
  </w:sdt>
  <w:p w14:paraId="308702D3" w14:textId="77777777" w:rsidR="00A740C8" w:rsidRDefault="00A740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040664"/>
      <w:docPartObj>
        <w:docPartGallery w:val="AutoText"/>
      </w:docPartObj>
    </w:sdtPr>
    <w:sdtContent>
      <w:p w14:paraId="2E9E20CB" w14:textId="77777777" w:rsidR="00A740C8" w:rsidRDefault="00000000">
        <w:pPr>
          <w:pStyle w:val="Footer"/>
          <w:jc w:val="right"/>
        </w:pPr>
      </w:p>
    </w:sdtContent>
  </w:sdt>
  <w:p w14:paraId="035CEA4F" w14:textId="77777777" w:rsidR="00A740C8" w:rsidRDefault="00A740C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29CC2" w14:textId="77777777" w:rsidR="00A740C8" w:rsidRDefault="00A740C8">
    <w:pPr>
      <w:pStyle w:val="Footer"/>
      <w:jc w:val="right"/>
    </w:pPr>
  </w:p>
  <w:p w14:paraId="0CC4A44F" w14:textId="77777777" w:rsidR="00A740C8" w:rsidRDefault="00A740C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5A104" w14:textId="77777777" w:rsidR="004D4427" w:rsidRDefault="004D4427">
      <w:pPr>
        <w:spacing w:line="240" w:lineRule="auto"/>
      </w:pPr>
      <w:r>
        <w:separator/>
      </w:r>
    </w:p>
  </w:footnote>
  <w:footnote w:type="continuationSeparator" w:id="0">
    <w:p w14:paraId="342E96F9" w14:textId="77777777" w:rsidR="004D4427" w:rsidRDefault="004D44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313594"/>
      <w:docPartObj>
        <w:docPartGallery w:val="AutoText"/>
      </w:docPartObj>
    </w:sdtPr>
    <w:sdtContent>
      <w:p w14:paraId="57052F4B" w14:textId="77777777" w:rsidR="00A740C8" w:rsidRDefault="00000000" w:rsidP="00DE6BD0">
        <w:pPr>
          <w:pStyle w:val="Header"/>
          <w:jc w:val="right"/>
        </w:pPr>
        <w:r>
          <w:fldChar w:fldCharType="begin"/>
        </w:r>
        <w:r>
          <w:instrText xml:space="preserve"> PAGE   \* MERGEFORMAT </w:instrText>
        </w:r>
        <w:r>
          <w:fldChar w:fldCharType="separate"/>
        </w:r>
        <w:r>
          <w:t>2</w:t>
        </w:r>
        <w:r>
          <w:fldChar w:fldCharType="end"/>
        </w:r>
      </w:p>
    </w:sdtContent>
  </w:sdt>
  <w:p w14:paraId="7CF422E3" w14:textId="77777777" w:rsidR="00A740C8" w:rsidRDefault="00A740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BEFED9A"/>
    <w:multiLevelType w:val="singleLevel"/>
    <w:tmpl w:val="9634D4FA"/>
    <w:lvl w:ilvl="0">
      <w:start w:val="1"/>
      <w:numFmt w:val="lowerLetter"/>
      <w:lvlText w:val="%1)"/>
      <w:lvlJc w:val="left"/>
      <w:pPr>
        <w:tabs>
          <w:tab w:val="left" w:pos="425"/>
        </w:tabs>
        <w:ind w:left="425" w:hanging="425"/>
      </w:pPr>
      <w:rPr>
        <w:rFonts w:hint="default"/>
        <w:b w:val="0"/>
        <w:bCs/>
      </w:rPr>
    </w:lvl>
  </w:abstractNum>
  <w:abstractNum w:abstractNumId="1" w15:restartNumberingAfterBreak="0">
    <w:nsid w:val="01AF51B6"/>
    <w:multiLevelType w:val="hybridMultilevel"/>
    <w:tmpl w:val="D8D87C8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2450F1"/>
    <w:multiLevelType w:val="multilevel"/>
    <w:tmpl w:val="022450F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51E0C85"/>
    <w:multiLevelType w:val="multilevel"/>
    <w:tmpl w:val="051E0C85"/>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A2E4302"/>
    <w:multiLevelType w:val="multilevel"/>
    <w:tmpl w:val="0A2E430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CF4291D"/>
    <w:multiLevelType w:val="multilevel"/>
    <w:tmpl w:val="0CF4291D"/>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17DF7D57"/>
    <w:multiLevelType w:val="multilevel"/>
    <w:tmpl w:val="17DF7D5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7EF61CA"/>
    <w:multiLevelType w:val="hybridMultilevel"/>
    <w:tmpl w:val="B2F058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4D4EF5"/>
    <w:multiLevelType w:val="multilevel"/>
    <w:tmpl w:val="194D4EF5"/>
    <w:lvl w:ilvl="0">
      <w:start w:val="1"/>
      <w:numFmt w:val="upperLetter"/>
      <w:lvlText w:val="%1."/>
      <w:lvlJc w:val="left"/>
      <w:pPr>
        <w:ind w:left="1080" w:hanging="360"/>
      </w:pPr>
      <w:rPr>
        <w:rFonts w:hint="default"/>
        <w:b w:val="0"/>
        <w:i w:val="0"/>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A843FD3"/>
    <w:multiLevelType w:val="multilevel"/>
    <w:tmpl w:val="2A843FD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DCD7033"/>
    <w:multiLevelType w:val="multilevel"/>
    <w:tmpl w:val="4DCD7033"/>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1D5CAF"/>
    <w:multiLevelType w:val="multilevel"/>
    <w:tmpl w:val="561D5CAF"/>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23C7658"/>
    <w:multiLevelType w:val="multilevel"/>
    <w:tmpl w:val="623C765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31032D3"/>
    <w:multiLevelType w:val="multilevel"/>
    <w:tmpl w:val="631032D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64F56201"/>
    <w:multiLevelType w:val="multilevel"/>
    <w:tmpl w:val="64F56201"/>
    <w:lvl w:ilvl="0">
      <w:start w:val="1"/>
      <w:numFmt w:val="decimal"/>
      <w:pStyle w:val="Heading3"/>
      <w:lvlText w:val="2.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C44283E"/>
    <w:multiLevelType w:val="multilevel"/>
    <w:tmpl w:val="3E8832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81056B0"/>
    <w:multiLevelType w:val="multilevel"/>
    <w:tmpl w:val="781056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7B0012D4"/>
    <w:multiLevelType w:val="multilevel"/>
    <w:tmpl w:val="7B0012D4"/>
    <w:lvl w:ilvl="0">
      <w:start w:val="1"/>
      <w:numFmt w:val="bullet"/>
      <w:lvlText w:val=""/>
      <w:lvlJc w:val="left"/>
      <w:pPr>
        <w:ind w:left="2160" w:hanging="360"/>
      </w:pPr>
      <w:rPr>
        <w:rFonts w:ascii="Symbol" w:hAnsi="Symbol" w:hint="default"/>
        <w:color w:val="000000" w:themeColor="text1"/>
      </w:rPr>
    </w:lvl>
    <w:lvl w:ilvl="1">
      <w:start w:val="1"/>
      <w:numFmt w:val="bullet"/>
      <w:lvlText w:val=""/>
      <w:lvlJc w:val="left"/>
      <w:pPr>
        <w:ind w:left="1440" w:hanging="360"/>
      </w:pPr>
      <w:rPr>
        <w:rFonts w:ascii="Symbol" w:hAnsi="Symbol" w:hint="default"/>
        <w:color w:val="000000" w:themeColor="text1"/>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8" w15:restartNumberingAfterBreak="0">
    <w:nsid w:val="7DFF50EC"/>
    <w:multiLevelType w:val="singleLevel"/>
    <w:tmpl w:val="7DFF50EC"/>
    <w:lvl w:ilvl="0">
      <w:start w:val="1"/>
      <w:numFmt w:val="decimal"/>
      <w:lvlText w:val="%1."/>
      <w:lvlJc w:val="left"/>
      <w:pPr>
        <w:tabs>
          <w:tab w:val="left" w:pos="425"/>
        </w:tabs>
        <w:ind w:left="425" w:hanging="425"/>
      </w:pPr>
      <w:rPr>
        <w:rFonts w:hint="default"/>
      </w:rPr>
    </w:lvl>
  </w:abstractNum>
  <w:num w:numId="1" w16cid:durableId="1733849693">
    <w:abstractNumId w:val="11"/>
  </w:num>
  <w:num w:numId="2" w16cid:durableId="1384138760">
    <w:abstractNumId w:val="14"/>
  </w:num>
  <w:num w:numId="3" w16cid:durableId="783698147">
    <w:abstractNumId w:val="12"/>
  </w:num>
  <w:num w:numId="4" w16cid:durableId="1030688463">
    <w:abstractNumId w:val="16"/>
  </w:num>
  <w:num w:numId="5" w16cid:durableId="1535581803">
    <w:abstractNumId w:val="6"/>
  </w:num>
  <w:num w:numId="6" w16cid:durableId="2102943979">
    <w:abstractNumId w:val="9"/>
  </w:num>
  <w:num w:numId="7" w16cid:durableId="980580745">
    <w:abstractNumId w:val="10"/>
  </w:num>
  <w:num w:numId="8" w16cid:durableId="760415366">
    <w:abstractNumId w:val="0"/>
  </w:num>
  <w:num w:numId="9" w16cid:durableId="33623310">
    <w:abstractNumId w:val="4"/>
  </w:num>
  <w:num w:numId="10" w16cid:durableId="407656965">
    <w:abstractNumId w:val="5"/>
  </w:num>
  <w:num w:numId="11" w16cid:durableId="1694844905">
    <w:abstractNumId w:val="13"/>
  </w:num>
  <w:num w:numId="12" w16cid:durableId="626473556">
    <w:abstractNumId w:val="3"/>
  </w:num>
  <w:num w:numId="13" w16cid:durableId="1665623802">
    <w:abstractNumId w:val="17"/>
  </w:num>
  <w:num w:numId="14" w16cid:durableId="703864474">
    <w:abstractNumId w:val="8"/>
  </w:num>
  <w:num w:numId="15" w16cid:durableId="1180049147">
    <w:abstractNumId w:val="2"/>
  </w:num>
  <w:num w:numId="16" w16cid:durableId="33117600">
    <w:abstractNumId w:val="7"/>
  </w:num>
  <w:num w:numId="17" w16cid:durableId="65498243">
    <w:abstractNumId w:val="15"/>
  </w:num>
  <w:num w:numId="18" w16cid:durableId="1882866438">
    <w:abstractNumId w:val="1"/>
  </w:num>
  <w:num w:numId="19" w16cid:durableId="82150930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34A7"/>
    <w:rsid w:val="000036C7"/>
    <w:rsid w:val="00004766"/>
    <w:rsid w:val="00005356"/>
    <w:rsid w:val="00006352"/>
    <w:rsid w:val="000071FF"/>
    <w:rsid w:val="0000745A"/>
    <w:rsid w:val="00011676"/>
    <w:rsid w:val="0001214C"/>
    <w:rsid w:val="00013476"/>
    <w:rsid w:val="000137E9"/>
    <w:rsid w:val="00014A3B"/>
    <w:rsid w:val="00014C08"/>
    <w:rsid w:val="00014D9C"/>
    <w:rsid w:val="00014FE3"/>
    <w:rsid w:val="000155D1"/>
    <w:rsid w:val="0001676F"/>
    <w:rsid w:val="0001685F"/>
    <w:rsid w:val="000168D0"/>
    <w:rsid w:val="00020B73"/>
    <w:rsid w:val="00020F25"/>
    <w:rsid w:val="000219A1"/>
    <w:rsid w:val="00021CE0"/>
    <w:rsid w:val="00024CFA"/>
    <w:rsid w:val="00027E8E"/>
    <w:rsid w:val="00030AEE"/>
    <w:rsid w:val="00031C2B"/>
    <w:rsid w:val="00032261"/>
    <w:rsid w:val="00033A4C"/>
    <w:rsid w:val="00034183"/>
    <w:rsid w:val="00035849"/>
    <w:rsid w:val="00036405"/>
    <w:rsid w:val="00036CB5"/>
    <w:rsid w:val="00040B8B"/>
    <w:rsid w:val="000413BC"/>
    <w:rsid w:val="00042F0C"/>
    <w:rsid w:val="00043129"/>
    <w:rsid w:val="000445E6"/>
    <w:rsid w:val="0004462F"/>
    <w:rsid w:val="00047358"/>
    <w:rsid w:val="0004738D"/>
    <w:rsid w:val="00047592"/>
    <w:rsid w:val="00047665"/>
    <w:rsid w:val="00050467"/>
    <w:rsid w:val="000505B4"/>
    <w:rsid w:val="000559ED"/>
    <w:rsid w:val="000562F2"/>
    <w:rsid w:val="000605B9"/>
    <w:rsid w:val="00064378"/>
    <w:rsid w:val="00065A6E"/>
    <w:rsid w:val="0006689D"/>
    <w:rsid w:val="000668E2"/>
    <w:rsid w:val="00067F17"/>
    <w:rsid w:val="000705D2"/>
    <w:rsid w:val="000734FF"/>
    <w:rsid w:val="00074766"/>
    <w:rsid w:val="00074D78"/>
    <w:rsid w:val="00075FBF"/>
    <w:rsid w:val="0007693E"/>
    <w:rsid w:val="0007725A"/>
    <w:rsid w:val="00080696"/>
    <w:rsid w:val="00082B56"/>
    <w:rsid w:val="00082C75"/>
    <w:rsid w:val="00083FEF"/>
    <w:rsid w:val="000845A3"/>
    <w:rsid w:val="000849AD"/>
    <w:rsid w:val="0008558F"/>
    <w:rsid w:val="00085B07"/>
    <w:rsid w:val="000877F3"/>
    <w:rsid w:val="00087C57"/>
    <w:rsid w:val="00091A2A"/>
    <w:rsid w:val="000926C6"/>
    <w:rsid w:val="00093959"/>
    <w:rsid w:val="00094676"/>
    <w:rsid w:val="00094E76"/>
    <w:rsid w:val="00095128"/>
    <w:rsid w:val="000A2DD5"/>
    <w:rsid w:val="000A33DA"/>
    <w:rsid w:val="000A45C8"/>
    <w:rsid w:val="000A5C59"/>
    <w:rsid w:val="000A6CDF"/>
    <w:rsid w:val="000A6F1E"/>
    <w:rsid w:val="000B0629"/>
    <w:rsid w:val="000B1955"/>
    <w:rsid w:val="000B1F1C"/>
    <w:rsid w:val="000B35F3"/>
    <w:rsid w:val="000B5746"/>
    <w:rsid w:val="000B5F8D"/>
    <w:rsid w:val="000B687C"/>
    <w:rsid w:val="000C04A1"/>
    <w:rsid w:val="000C119B"/>
    <w:rsid w:val="000C1A5C"/>
    <w:rsid w:val="000C23A2"/>
    <w:rsid w:val="000C4975"/>
    <w:rsid w:val="000C6303"/>
    <w:rsid w:val="000D0942"/>
    <w:rsid w:val="000D0ABC"/>
    <w:rsid w:val="000D13AE"/>
    <w:rsid w:val="000D23A3"/>
    <w:rsid w:val="000D6D34"/>
    <w:rsid w:val="000D7086"/>
    <w:rsid w:val="000E1536"/>
    <w:rsid w:val="000E17F2"/>
    <w:rsid w:val="000E2230"/>
    <w:rsid w:val="000E3816"/>
    <w:rsid w:val="000E5F61"/>
    <w:rsid w:val="000E7FB2"/>
    <w:rsid w:val="000F002A"/>
    <w:rsid w:val="000F1ADF"/>
    <w:rsid w:val="000F3563"/>
    <w:rsid w:val="000F439B"/>
    <w:rsid w:val="00100ACA"/>
    <w:rsid w:val="0010353D"/>
    <w:rsid w:val="00103FC0"/>
    <w:rsid w:val="001040F4"/>
    <w:rsid w:val="001050BD"/>
    <w:rsid w:val="00107F61"/>
    <w:rsid w:val="001116B7"/>
    <w:rsid w:val="00111FF6"/>
    <w:rsid w:val="00115C77"/>
    <w:rsid w:val="0011606D"/>
    <w:rsid w:val="0011741C"/>
    <w:rsid w:val="00121B73"/>
    <w:rsid w:val="001250B0"/>
    <w:rsid w:val="0013056F"/>
    <w:rsid w:val="00130DCD"/>
    <w:rsid w:val="001324F0"/>
    <w:rsid w:val="00133102"/>
    <w:rsid w:val="00134CEF"/>
    <w:rsid w:val="00134D6F"/>
    <w:rsid w:val="00135CD7"/>
    <w:rsid w:val="00136106"/>
    <w:rsid w:val="00137474"/>
    <w:rsid w:val="00137509"/>
    <w:rsid w:val="00137E98"/>
    <w:rsid w:val="00141CD1"/>
    <w:rsid w:val="0014362C"/>
    <w:rsid w:val="001437DC"/>
    <w:rsid w:val="00144D3A"/>
    <w:rsid w:val="00146292"/>
    <w:rsid w:val="00146800"/>
    <w:rsid w:val="0014748B"/>
    <w:rsid w:val="00147A68"/>
    <w:rsid w:val="00150505"/>
    <w:rsid w:val="00152E00"/>
    <w:rsid w:val="00153277"/>
    <w:rsid w:val="00154A98"/>
    <w:rsid w:val="0015671D"/>
    <w:rsid w:val="00157977"/>
    <w:rsid w:val="0016148D"/>
    <w:rsid w:val="00161AC5"/>
    <w:rsid w:val="00162B57"/>
    <w:rsid w:val="001630CF"/>
    <w:rsid w:val="00163AB7"/>
    <w:rsid w:val="001640F6"/>
    <w:rsid w:val="001641D9"/>
    <w:rsid w:val="00166969"/>
    <w:rsid w:val="00167BDA"/>
    <w:rsid w:val="00167C54"/>
    <w:rsid w:val="00171D11"/>
    <w:rsid w:val="001725A7"/>
    <w:rsid w:val="00172EA0"/>
    <w:rsid w:val="0017394B"/>
    <w:rsid w:val="00174EEE"/>
    <w:rsid w:val="00175899"/>
    <w:rsid w:val="00176418"/>
    <w:rsid w:val="00176664"/>
    <w:rsid w:val="001806D8"/>
    <w:rsid w:val="0018074E"/>
    <w:rsid w:val="0018154A"/>
    <w:rsid w:val="001842BF"/>
    <w:rsid w:val="00184CE5"/>
    <w:rsid w:val="00184F33"/>
    <w:rsid w:val="001919F0"/>
    <w:rsid w:val="00191F1F"/>
    <w:rsid w:val="0019682D"/>
    <w:rsid w:val="001A0AFD"/>
    <w:rsid w:val="001A0E3B"/>
    <w:rsid w:val="001A1061"/>
    <w:rsid w:val="001A1190"/>
    <w:rsid w:val="001A186F"/>
    <w:rsid w:val="001A2C7E"/>
    <w:rsid w:val="001A2ECC"/>
    <w:rsid w:val="001A3561"/>
    <w:rsid w:val="001A41CB"/>
    <w:rsid w:val="001A4531"/>
    <w:rsid w:val="001A66C8"/>
    <w:rsid w:val="001A7F0B"/>
    <w:rsid w:val="001A7F53"/>
    <w:rsid w:val="001B5B34"/>
    <w:rsid w:val="001B7E59"/>
    <w:rsid w:val="001C4FC5"/>
    <w:rsid w:val="001D0368"/>
    <w:rsid w:val="001D0C6A"/>
    <w:rsid w:val="001D2D03"/>
    <w:rsid w:val="001D2DE5"/>
    <w:rsid w:val="001D30D1"/>
    <w:rsid w:val="001D37AC"/>
    <w:rsid w:val="001D3FE2"/>
    <w:rsid w:val="001D469A"/>
    <w:rsid w:val="001E08AC"/>
    <w:rsid w:val="001E110C"/>
    <w:rsid w:val="001E13D6"/>
    <w:rsid w:val="001E2BA8"/>
    <w:rsid w:val="001E6D1A"/>
    <w:rsid w:val="001E6F2F"/>
    <w:rsid w:val="001E7CAE"/>
    <w:rsid w:val="001F0641"/>
    <w:rsid w:val="001F0A68"/>
    <w:rsid w:val="001F13B8"/>
    <w:rsid w:val="001F2EEB"/>
    <w:rsid w:val="001F43E8"/>
    <w:rsid w:val="001F4541"/>
    <w:rsid w:val="001F47C3"/>
    <w:rsid w:val="001F7CF8"/>
    <w:rsid w:val="00201936"/>
    <w:rsid w:val="00201ACF"/>
    <w:rsid w:val="00202418"/>
    <w:rsid w:val="00203DD7"/>
    <w:rsid w:val="00204263"/>
    <w:rsid w:val="002047C3"/>
    <w:rsid w:val="002050EE"/>
    <w:rsid w:val="0020700A"/>
    <w:rsid w:val="0021160D"/>
    <w:rsid w:val="00214D6D"/>
    <w:rsid w:val="002167D7"/>
    <w:rsid w:val="00216A1E"/>
    <w:rsid w:val="00216F0F"/>
    <w:rsid w:val="00220314"/>
    <w:rsid w:val="00221F39"/>
    <w:rsid w:val="00222FFC"/>
    <w:rsid w:val="002237BA"/>
    <w:rsid w:val="0022538F"/>
    <w:rsid w:val="00226435"/>
    <w:rsid w:val="00227E5C"/>
    <w:rsid w:val="00235488"/>
    <w:rsid w:val="00236F3F"/>
    <w:rsid w:val="00243FA9"/>
    <w:rsid w:val="00244A4E"/>
    <w:rsid w:val="002457FB"/>
    <w:rsid w:val="00245987"/>
    <w:rsid w:val="00247735"/>
    <w:rsid w:val="00247DFC"/>
    <w:rsid w:val="00252164"/>
    <w:rsid w:val="00252DB8"/>
    <w:rsid w:val="00255763"/>
    <w:rsid w:val="00257EBA"/>
    <w:rsid w:val="00260D77"/>
    <w:rsid w:val="00261E1A"/>
    <w:rsid w:val="0026341E"/>
    <w:rsid w:val="00263AC4"/>
    <w:rsid w:val="002652F4"/>
    <w:rsid w:val="00265BA0"/>
    <w:rsid w:val="00266342"/>
    <w:rsid w:val="00267240"/>
    <w:rsid w:val="00272A5E"/>
    <w:rsid w:val="0027303B"/>
    <w:rsid w:val="002763E5"/>
    <w:rsid w:val="002763F7"/>
    <w:rsid w:val="00277376"/>
    <w:rsid w:val="00277DDA"/>
    <w:rsid w:val="00283563"/>
    <w:rsid w:val="00284612"/>
    <w:rsid w:val="00285919"/>
    <w:rsid w:val="002908E5"/>
    <w:rsid w:val="0029353B"/>
    <w:rsid w:val="0029483A"/>
    <w:rsid w:val="00297EB7"/>
    <w:rsid w:val="002A05FB"/>
    <w:rsid w:val="002A154F"/>
    <w:rsid w:val="002A1F33"/>
    <w:rsid w:val="002A3856"/>
    <w:rsid w:val="002A3ED9"/>
    <w:rsid w:val="002A4026"/>
    <w:rsid w:val="002A64FB"/>
    <w:rsid w:val="002A6728"/>
    <w:rsid w:val="002A72E0"/>
    <w:rsid w:val="002B2C48"/>
    <w:rsid w:val="002B4F4F"/>
    <w:rsid w:val="002B520B"/>
    <w:rsid w:val="002B5587"/>
    <w:rsid w:val="002B65C7"/>
    <w:rsid w:val="002C07EF"/>
    <w:rsid w:val="002C1040"/>
    <w:rsid w:val="002C1FD8"/>
    <w:rsid w:val="002C62A1"/>
    <w:rsid w:val="002C63DD"/>
    <w:rsid w:val="002C78EB"/>
    <w:rsid w:val="002D216A"/>
    <w:rsid w:val="002D4D4D"/>
    <w:rsid w:val="002D6AAD"/>
    <w:rsid w:val="002D6C82"/>
    <w:rsid w:val="002D774E"/>
    <w:rsid w:val="002E0A0F"/>
    <w:rsid w:val="002E1B36"/>
    <w:rsid w:val="002E43E9"/>
    <w:rsid w:val="002E4A06"/>
    <w:rsid w:val="002E61A4"/>
    <w:rsid w:val="002F0B96"/>
    <w:rsid w:val="002F4091"/>
    <w:rsid w:val="002F5FDE"/>
    <w:rsid w:val="00303D54"/>
    <w:rsid w:val="00305ABE"/>
    <w:rsid w:val="00311034"/>
    <w:rsid w:val="00311334"/>
    <w:rsid w:val="00311EC8"/>
    <w:rsid w:val="0031209E"/>
    <w:rsid w:val="00317161"/>
    <w:rsid w:val="00317371"/>
    <w:rsid w:val="00320284"/>
    <w:rsid w:val="00322DAD"/>
    <w:rsid w:val="003235E0"/>
    <w:rsid w:val="0032400E"/>
    <w:rsid w:val="00325441"/>
    <w:rsid w:val="00326620"/>
    <w:rsid w:val="0033023C"/>
    <w:rsid w:val="00330CE4"/>
    <w:rsid w:val="00331F33"/>
    <w:rsid w:val="003326C9"/>
    <w:rsid w:val="00332B86"/>
    <w:rsid w:val="0033373E"/>
    <w:rsid w:val="00334085"/>
    <w:rsid w:val="0033411B"/>
    <w:rsid w:val="00334800"/>
    <w:rsid w:val="003362C6"/>
    <w:rsid w:val="00336697"/>
    <w:rsid w:val="00337DC3"/>
    <w:rsid w:val="00341627"/>
    <w:rsid w:val="00341856"/>
    <w:rsid w:val="00342A35"/>
    <w:rsid w:val="003438FC"/>
    <w:rsid w:val="0034751C"/>
    <w:rsid w:val="003500BE"/>
    <w:rsid w:val="00350A75"/>
    <w:rsid w:val="003520DD"/>
    <w:rsid w:val="00352A73"/>
    <w:rsid w:val="00352C5E"/>
    <w:rsid w:val="0035449C"/>
    <w:rsid w:val="00355596"/>
    <w:rsid w:val="003558F8"/>
    <w:rsid w:val="003559B0"/>
    <w:rsid w:val="00355CA3"/>
    <w:rsid w:val="00355EA3"/>
    <w:rsid w:val="00356C45"/>
    <w:rsid w:val="00362389"/>
    <w:rsid w:val="003627C1"/>
    <w:rsid w:val="003636C7"/>
    <w:rsid w:val="0036457D"/>
    <w:rsid w:val="00364B9A"/>
    <w:rsid w:val="00370BD8"/>
    <w:rsid w:val="003732A8"/>
    <w:rsid w:val="00376A41"/>
    <w:rsid w:val="00376B08"/>
    <w:rsid w:val="00376E7F"/>
    <w:rsid w:val="00380EB3"/>
    <w:rsid w:val="00381C5B"/>
    <w:rsid w:val="0038333B"/>
    <w:rsid w:val="00383B77"/>
    <w:rsid w:val="00383E05"/>
    <w:rsid w:val="00386EC6"/>
    <w:rsid w:val="0039108B"/>
    <w:rsid w:val="00392D04"/>
    <w:rsid w:val="00393212"/>
    <w:rsid w:val="003935DF"/>
    <w:rsid w:val="00394BCC"/>
    <w:rsid w:val="00395347"/>
    <w:rsid w:val="00397B99"/>
    <w:rsid w:val="003A22C2"/>
    <w:rsid w:val="003A34AC"/>
    <w:rsid w:val="003A3F11"/>
    <w:rsid w:val="003A55FE"/>
    <w:rsid w:val="003A574D"/>
    <w:rsid w:val="003A5B24"/>
    <w:rsid w:val="003A642F"/>
    <w:rsid w:val="003A6506"/>
    <w:rsid w:val="003A65F8"/>
    <w:rsid w:val="003B3E13"/>
    <w:rsid w:val="003B530E"/>
    <w:rsid w:val="003B7A77"/>
    <w:rsid w:val="003C0DA0"/>
    <w:rsid w:val="003C1443"/>
    <w:rsid w:val="003C1CFB"/>
    <w:rsid w:val="003C5B04"/>
    <w:rsid w:val="003C67F3"/>
    <w:rsid w:val="003D0B65"/>
    <w:rsid w:val="003D0BBA"/>
    <w:rsid w:val="003D2AA7"/>
    <w:rsid w:val="003D3753"/>
    <w:rsid w:val="003D5D27"/>
    <w:rsid w:val="003D646B"/>
    <w:rsid w:val="003D6F49"/>
    <w:rsid w:val="003D7A59"/>
    <w:rsid w:val="003E168F"/>
    <w:rsid w:val="003E1EDD"/>
    <w:rsid w:val="003E572B"/>
    <w:rsid w:val="003E618F"/>
    <w:rsid w:val="003E7652"/>
    <w:rsid w:val="003E780F"/>
    <w:rsid w:val="003F0008"/>
    <w:rsid w:val="003F0918"/>
    <w:rsid w:val="003F1758"/>
    <w:rsid w:val="003F1F49"/>
    <w:rsid w:val="003F3A84"/>
    <w:rsid w:val="003F7CA1"/>
    <w:rsid w:val="00401972"/>
    <w:rsid w:val="0040199A"/>
    <w:rsid w:val="004053E8"/>
    <w:rsid w:val="00407EB5"/>
    <w:rsid w:val="00411B2A"/>
    <w:rsid w:val="004120D3"/>
    <w:rsid w:val="00414237"/>
    <w:rsid w:val="00416135"/>
    <w:rsid w:val="004171E1"/>
    <w:rsid w:val="0041760C"/>
    <w:rsid w:val="004202E1"/>
    <w:rsid w:val="0042091C"/>
    <w:rsid w:val="00420978"/>
    <w:rsid w:val="00425F9D"/>
    <w:rsid w:val="00430A1C"/>
    <w:rsid w:val="00431E9F"/>
    <w:rsid w:val="004323F0"/>
    <w:rsid w:val="004342F7"/>
    <w:rsid w:val="004350FF"/>
    <w:rsid w:val="0043657C"/>
    <w:rsid w:val="0044082C"/>
    <w:rsid w:val="00443F23"/>
    <w:rsid w:val="004443D4"/>
    <w:rsid w:val="00446B26"/>
    <w:rsid w:val="004475D9"/>
    <w:rsid w:val="00450A6C"/>
    <w:rsid w:val="00452477"/>
    <w:rsid w:val="00454FE8"/>
    <w:rsid w:val="004567A9"/>
    <w:rsid w:val="00457DE4"/>
    <w:rsid w:val="00460B0C"/>
    <w:rsid w:val="00462512"/>
    <w:rsid w:val="00465A55"/>
    <w:rsid w:val="00470078"/>
    <w:rsid w:val="00470DB7"/>
    <w:rsid w:val="004734EF"/>
    <w:rsid w:val="004752C2"/>
    <w:rsid w:val="00475541"/>
    <w:rsid w:val="004755BB"/>
    <w:rsid w:val="0047643A"/>
    <w:rsid w:val="004770EA"/>
    <w:rsid w:val="0048007F"/>
    <w:rsid w:val="00482BC8"/>
    <w:rsid w:val="00484985"/>
    <w:rsid w:val="00484C82"/>
    <w:rsid w:val="004852FB"/>
    <w:rsid w:val="004856B4"/>
    <w:rsid w:val="00485DA0"/>
    <w:rsid w:val="004864A2"/>
    <w:rsid w:val="00490DD3"/>
    <w:rsid w:val="00490E96"/>
    <w:rsid w:val="00495236"/>
    <w:rsid w:val="00495B0D"/>
    <w:rsid w:val="00496241"/>
    <w:rsid w:val="004975CA"/>
    <w:rsid w:val="004A2D41"/>
    <w:rsid w:val="004A4E64"/>
    <w:rsid w:val="004A5CF5"/>
    <w:rsid w:val="004A75AB"/>
    <w:rsid w:val="004A7F00"/>
    <w:rsid w:val="004B076B"/>
    <w:rsid w:val="004B2454"/>
    <w:rsid w:val="004B2E90"/>
    <w:rsid w:val="004B34E0"/>
    <w:rsid w:val="004B3624"/>
    <w:rsid w:val="004B3ECF"/>
    <w:rsid w:val="004B5CD8"/>
    <w:rsid w:val="004B65AF"/>
    <w:rsid w:val="004B6AED"/>
    <w:rsid w:val="004B6E52"/>
    <w:rsid w:val="004B7D12"/>
    <w:rsid w:val="004C081F"/>
    <w:rsid w:val="004C360F"/>
    <w:rsid w:val="004C3ABE"/>
    <w:rsid w:val="004C7C03"/>
    <w:rsid w:val="004D0346"/>
    <w:rsid w:val="004D1139"/>
    <w:rsid w:val="004D265D"/>
    <w:rsid w:val="004D3B3F"/>
    <w:rsid w:val="004D3C66"/>
    <w:rsid w:val="004D4287"/>
    <w:rsid w:val="004D4427"/>
    <w:rsid w:val="004D4D80"/>
    <w:rsid w:val="004D6524"/>
    <w:rsid w:val="004D653D"/>
    <w:rsid w:val="004D6861"/>
    <w:rsid w:val="004D6BAC"/>
    <w:rsid w:val="004D72E5"/>
    <w:rsid w:val="004E2496"/>
    <w:rsid w:val="004E26B9"/>
    <w:rsid w:val="004E55D7"/>
    <w:rsid w:val="004E5D39"/>
    <w:rsid w:val="004E629B"/>
    <w:rsid w:val="004E68F5"/>
    <w:rsid w:val="004F04B7"/>
    <w:rsid w:val="004F091A"/>
    <w:rsid w:val="004F1B8F"/>
    <w:rsid w:val="004F4075"/>
    <w:rsid w:val="004F651D"/>
    <w:rsid w:val="004F7677"/>
    <w:rsid w:val="00500172"/>
    <w:rsid w:val="00503103"/>
    <w:rsid w:val="0050330F"/>
    <w:rsid w:val="005050C8"/>
    <w:rsid w:val="0050539A"/>
    <w:rsid w:val="005057D2"/>
    <w:rsid w:val="00507494"/>
    <w:rsid w:val="0051035E"/>
    <w:rsid w:val="00511705"/>
    <w:rsid w:val="00512F61"/>
    <w:rsid w:val="00515F47"/>
    <w:rsid w:val="0051782F"/>
    <w:rsid w:val="0052039B"/>
    <w:rsid w:val="00525FBE"/>
    <w:rsid w:val="00526643"/>
    <w:rsid w:val="0052722A"/>
    <w:rsid w:val="00527D62"/>
    <w:rsid w:val="005319EC"/>
    <w:rsid w:val="005333EA"/>
    <w:rsid w:val="005343B8"/>
    <w:rsid w:val="00535AAD"/>
    <w:rsid w:val="00536090"/>
    <w:rsid w:val="005401AF"/>
    <w:rsid w:val="00546D0B"/>
    <w:rsid w:val="00550064"/>
    <w:rsid w:val="0055058F"/>
    <w:rsid w:val="005514F3"/>
    <w:rsid w:val="00551632"/>
    <w:rsid w:val="00552CC4"/>
    <w:rsid w:val="0055359F"/>
    <w:rsid w:val="00553C3E"/>
    <w:rsid w:val="00555418"/>
    <w:rsid w:val="00557D40"/>
    <w:rsid w:val="0056043F"/>
    <w:rsid w:val="005613FB"/>
    <w:rsid w:val="00562792"/>
    <w:rsid w:val="00563621"/>
    <w:rsid w:val="00564D2D"/>
    <w:rsid w:val="00564EF2"/>
    <w:rsid w:val="00564FA0"/>
    <w:rsid w:val="00565554"/>
    <w:rsid w:val="00565D9E"/>
    <w:rsid w:val="00566670"/>
    <w:rsid w:val="00567BA7"/>
    <w:rsid w:val="005706E8"/>
    <w:rsid w:val="005713FF"/>
    <w:rsid w:val="005731EE"/>
    <w:rsid w:val="0057393F"/>
    <w:rsid w:val="0057450D"/>
    <w:rsid w:val="00574A9D"/>
    <w:rsid w:val="005760BE"/>
    <w:rsid w:val="0057702F"/>
    <w:rsid w:val="00584359"/>
    <w:rsid w:val="00586FC3"/>
    <w:rsid w:val="005919E9"/>
    <w:rsid w:val="00591AF6"/>
    <w:rsid w:val="00592D56"/>
    <w:rsid w:val="005930B0"/>
    <w:rsid w:val="00593F2A"/>
    <w:rsid w:val="00594D8A"/>
    <w:rsid w:val="005957DA"/>
    <w:rsid w:val="005A00C3"/>
    <w:rsid w:val="005A155F"/>
    <w:rsid w:val="005A45DD"/>
    <w:rsid w:val="005A498B"/>
    <w:rsid w:val="005A5DC6"/>
    <w:rsid w:val="005A79B0"/>
    <w:rsid w:val="005A7DB2"/>
    <w:rsid w:val="005B0C91"/>
    <w:rsid w:val="005B1DBA"/>
    <w:rsid w:val="005B3552"/>
    <w:rsid w:val="005B5B6E"/>
    <w:rsid w:val="005B6E1B"/>
    <w:rsid w:val="005C059F"/>
    <w:rsid w:val="005C0C8B"/>
    <w:rsid w:val="005C199B"/>
    <w:rsid w:val="005C48F1"/>
    <w:rsid w:val="005C4FEA"/>
    <w:rsid w:val="005C58C0"/>
    <w:rsid w:val="005C5C3A"/>
    <w:rsid w:val="005C5CA9"/>
    <w:rsid w:val="005C5CB1"/>
    <w:rsid w:val="005C5D3A"/>
    <w:rsid w:val="005C5FFA"/>
    <w:rsid w:val="005D197C"/>
    <w:rsid w:val="005D1BDF"/>
    <w:rsid w:val="005D3F02"/>
    <w:rsid w:val="005D41AD"/>
    <w:rsid w:val="005D5381"/>
    <w:rsid w:val="005D6117"/>
    <w:rsid w:val="005E080F"/>
    <w:rsid w:val="005E16F2"/>
    <w:rsid w:val="005E1BE9"/>
    <w:rsid w:val="005E22C5"/>
    <w:rsid w:val="005E43DD"/>
    <w:rsid w:val="005E4510"/>
    <w:rsid w:val="005E50E5"/>
    <w:rsid w:val="005E64FA"/>
    <w:rsid w:val="005E6B2B"/>
    <w:rsid w:val="005F22EB"/>
    <w:rsid w:val="005F2BB8"/>
    <w:rsid w:val="005F2F1D"/>
    <w:rsid w:val="005F5E43"/>
    <w:rsid w:val="006009A9"/>
    <w:rsid w:val="00603612"/>
    <w:rsid w:val="006038BD"/>
    <w:rsid w:val="00610B24"/>
    <w:rsid w:val="00611BAA"/>
    <w:rsid w:val="00611CC0"/>
    <w:rsid w:val="006150A4"/>
    <w:rsid w:val="006151B2"/>
    <w:rsid w:val="00615752"/>
    <w:rsid w:val="006159C5"/>
    <w:rsid w:val="006162EC"/>
    <w:rsid w:val="006164E7"/>
    <w:rsid w:val="006178A6"/>
    <w:rsid w:val="00622902"/>
    <w:rsid w:val="00622CC4"/>
    <w:rsid w:val="00625527"/>
    <w:rsid w:val="006279BD"/>
    <w:rsid w:val="00630CA6"/>
    <w:rsid w:val="00630E38"/>
    <w:rsid w:val="00632351"/>
    <w:rsid w:val="006323E8"/>
    <w:rsid w:val="00634B49"/>
    <w:rsid w:val="00636567"/>
    <w:rsid w:val="006366B6"/>
    <w:rsid w:val="00636A41"/>
    <w:rsid w:val="00636E7C"/>
    <w:rsid w:val="006420D0"/>
    <w:rsid w:val="00644CAE"/>
    <w:rsid w:val="00645C14"/>
    <w:rsid w:val="006476F2"/>
    <w:rsid w:val="00647BB1"/>
    <w:rsid w:val="00650FE5"/>
    <w:rsid w:val="00656909"/>
    <w:rsid w:val="00656CE3"/>
    <w:rsid w:val="00657575"/>
    <w:rsid w:val="00661266"/>
    <w:rsid w:val="006616FF"/>
    <w:rsid w:val="006617DA"/>
    <w:rsid w:val="00661C7B"/>
    <w:rsid w:val="00661E4D"/>
    <w:rsid w:val="0066267D"/>
    <w:rsid w:val="0066290D"/>
    <w:rsid w:val="006636E7"/>
    <w:rsid w:val="00663F2C"/>
    <w:rsid w:val="006669FF"/>
    <w:rsid w:val="00666C98"/>
    <w:rsid w:val="00666D0E"/>
    <w:rsid w:val="00667B49"/>
    <w:rsid w:val="006706E2"/>
    <w:rsid w:val="006713C8"/>
    <w:rsid w:val="006716BA"/>
    <w:rsid w:val="00674E07"/>
    <w:rsid w:val="00675B99"/>
    <w:rsid w:val="00675F5F"/>
    <w:rsid w:val="00676E12"/>
    <w:rsid w:val="00680CC6"/>
    <w:rsid w:val="00681775"/>
    <w:rsid w:val="0068336C"/>
    <w:rsid w:val="00684299"/>
    <w:rsid w:val="006849BC"/>
    <w:rsid w:val="00685466"/>
    <w:rsid w:val="00686972"/>
    <w:rsid w:val="00686A78"/>
    <w:rsid w:val="00687305"/>
    <w:rsid w:val="00695096"/>
    <w:rsid w:val="00696C68"/>
    <w:rsid w:val="00697604"/>
    <w:rsid w:val="00697C61"/>
    <w:rsid w:val="006A05ED"/>
    <w:rsid w:val="006A1AA9"/>
    <w:rsid w:val="006A48B2"/>
    <w:rsid w:val="006A4D6E"/>
    <w:rsid w:val="006A5EDF"/>
    <w:rsid w:val="006A6652"/>
    <w:rsid w:val="006A7861"/>
    <w:rsid w:val="006B4C27"/>
    <w:rsid w:val="006B57CC"/>
    <w:rsid w:val="006B6B64"/>
    <w:rsid w:val="006C0A83"/>
    <w:rsid w:val="006C18E8"/>
    <w:rsid w:val="006C199D"/>
    <w:rsid w:val="006C2AB5"/>
    <w:rsid w:val="006C3046"/>
    <w:rsid w:val="006C4F54"/>
    <w:rsid w:val="006C561A"/>
    <w:rsid w:val="006C6A24"/>
    <w:rsid w:val="006C77F8"/>
    <w:rsid w:val="006C7C2E"/>
    <w:rsid w:val="006D0D1E"/>
    <w:rsid w:val="006D1B75"/>
    <w:rsid w:val="006D2E80"/>
    <w:rsid w:val="006D4108"/>
    <w:rsid w:val="006D52B9"/>
    <w:rsid w:val="006D65BB"/>
    <w:rsid w:val="006D6761"/>
    <w:rsid w:val="006D6E1F"/>
    <w:rsid w:val="006E105B"/>
    <w:rsid w:val="006E12A9"/>
    <w:rsid w:val="006E12E4"/>
    <w:rsid w:val="006E2EE5"/>
    <w:rsid w:val="006E3358"/>
    <w:rsid w:val="006E3BA1"/>
    <w:rsid w:val="006E3F2F"/>
    <w:rsid w:val="006E5760"/>
    <w:rsid w:val="006F08ED"/>
    <w:rsid w:val="006F1FAF"/>
    <w:rsid w:val="006F2258"/>
    <w:rsid w:val="006F2660"/>
    <w:rsid w:val="006F3780"/>
    <w:rsid w:val="006F39DC"/>
    <w:rsid w:val="006F4C3E"/>
    <w:rsid w:val="006F74F7"/>
    <w:rsid w:val="0070143A"/>
    <w:rsid w:val="00701DF7"/>
    <w:rsid w:val="0070481B"/>
    <w:rsid w:val="00707E05"/>
    <w:rsid w:val="007114EE"/>
    <w:rsid w:val="0071157C"/>
    <w:rsid w:val="0071166C"/>
    <w:rsid w:val="007141AE"/>
    <w:rsid w:val="007163E0"/>
    <w:rsid w:val="00716D34"/>
    <w:rsid w:val="00717845"/>
    <w:rsid w:val="00720279"/>
    <w:rsid w:val="00720FCF"/>
    <w:rsid w:val="00721A84"/>
    <w:rsid w:val="007239A6"/>
    <w:rsid w:val="007251AB"/>
    <w:rsid w:val="00725616"/>
    <w:rsid w:val="00725E41"/>
    <w:rsid w:val="00726FF2"/>
    <w:rsid w:val="00727320"/>
    <w:rsid w:val="007274DD"/>
    <w:rsid w:val="007279EC"/>
    <w:rsid w:val="007301A2"/>
    <w:rsid w:val="00730703"/>
    <w:rsid w:val="00730796"/>
    <w:rsid w:val="00733817"/>
    <w:rsid w:val="00733E07"/>
    <w:rsid w:val="00734611"/>
    <w:rsid w:val="007348D4"/>
    <w:rsid w:val="00735F62"/>
    <w:rsid w:val="00737B2F"/>
    <w:rsid w:val="0074025F"/>
    <w:rsid w:val="007465F3"/>
    <w:rsid w:val="00747523"/>
    <w:rsid w:val="007514A7"/>
    <w:rsid w:val="007526E3"/>
    <w:rsid w:val="00752C2B"/>
    <w:rsid w:val="007552C3"/>
    <w:rsid w:val="00755ABA"/>
    <w:rsid w:val="00757B3C"/>
    <w:rsid w:val="00760CB6"/>
    <w:rsid w:val="00763255"/>
    <w:rsid w:val="0076471B"/>
    <w:rsid w:val="007655CC"/>
    <w:rsid w:val="00765EFA"/>
    <w:rsid w:val="007672AD"/>
    <w:rsid w:val="00767B85"/>
    <w:rsid w:val="00770563"/>
    <w:rsid w:val="00771933"/>
    <w:rsid w:val="00771A4B"/>
    <w:rsid w:val="00773364"/>
    <w:rsid w:val="0077468E"/>
    <w:rsid w:val="00775A57"/>
    <w:rsid w:val="00776B1C"/>
    <w:rsid w:val="0078003F"/>
    <w:rsid w:val="00782C34"/>
    <w:rsid w:val="00782C3F"/>
    <w:rsid w:val="0078675F"/>
    <w:rsid w:val="00792BA3"/>
    <w:rsid w:val="00794AD3"/>
    <w:rsid w:val="00795B87"/>
    <w:rsid w:val="007A3416"/>
    <w:rsid w:val="007A40F0"/>
    <w:rsid w:val="007A7300"/>
    <w:rsid w:val="007A73E8"/>
    <w:rsid w:val="007B1123"/>
    <w:rsid w:val="007B17E9"/>
    <w:rsid w:val="007B1DEB"/>
    <w:rsid w:val="007B2305"/>
    <w:rsid w:val="007B27D6"/>
    <w:rsid w:val="007B2AA0"/>
    <w:rsid w:val="007B2E5F"/>
    <w:rsid w:val="007B3747"/>
    <w:rsid w:val="007B5534"/>
    <w:rsid w:val="007B5BCC"/>
    <w:rsid w:val="007B68BB"/>
    <w:rsid w:val="007C1047"/>
    <w:rsid w:val="007C11BE"/>
    <w:rsid w:val="007C1C99"/>
    <w:rsid w:val="007C39BE"/>
    <w:rsid w:val="007C562E"/>
    <w:rsid w:val="007C576C"/>
    <w:rsid w:val="007D16E9"/>
    <w:rsid w:val="007D39CA"/>
    <w:rsid w:val="007D4011"/>
    <w:rsid w:val="007D482C"/>
    <w:rsid w:val="007D5E66"/>
    <w:rsid w:val="007D7311"/>
    <w:rsid w:val="007D7B51"/>
    <w:rsid w:val="007E06B9"/>
    <w:rsid w:val="007E3484"/>
    <w:rsid w:val="007F13CB"/>
    <w:rsid w:val="007F1531"/>
    <w:rsid w:val="007F29D7"/>
    <w:rsid w:val="007F401C"/>
    <w:rsid w:val="007F6F38"/>
    <w:rsid w:val="008003FD"/>
    <w:rsid w:val="00804EF9"/>
    <w:rsid w:val="00805087"/>
    <w:rsid w:val="00805DAE"/>
    <w:rsid w:val="008103B3"/>
    <w:rsid w:val="00812190"/>
    <w:rsid w:val="008146C8"/>
    <w:rsid w:val="00816110"/>
    <w:rsid w:val="00817885"/>
    <w:rsid w:val="00817958"/>
    <w:rsid w:val="0082142D"/>
    <w:rsid w:val="008218FD"/>
    <w:rsid w:val="008229D9"/>
    <w:rsid w:val="008230E8"/>
    <w:rsid w:val="00823ABE"/>
    <w:rsid w:val="008248A1"/>
    <w:rsid w:val="00825316"/>
    <w:rsid w:val="00825C4F"/>
    <w:rsid w:val="00825C7A"/>
    <w:rsid w:val="008271A8"/>
    <w:rsid w:val="008275F8"/>
    <w:rsid w:val="00830FC7"/>
    <w:rsid w:val="0083266C"/>
    <w:rsid w:val="00833745"/>
    <w:rsid w:val="0083586A"/>
    <w:rsid w:val="0083726F"/>
    <w:rsid w:val="00837EB9"/>
    <w:rsid w:val="0084092D"/>
    <w:rsid w:val="0084666E"/>
    <w:rsid w:val="00847188"/>
    <w:rsid w:val="00847732"/>
    <w:rsid w:val="008514DB"/>
    <w:rsid w:val="00853E14"/>
    <w:rsid w:val="00854203"/>
    <w:rsid w:val="008544F7"/>
    <w:rsid w:val="00854B59"/>
    <w:rsid w:val="00854D89"/>
    <w:rsid w:val="00855F20"/>
    <w:rsid w:val="00857799"/>
    <w:rsid w:val="00860EB6"/>
    <w:rsid w:val="00861CED"/>
    <w:rsid w:val="00861FCD"/>
    <w:rsid w:val="00862A6C"/>
    <w:rsid w:val="0086322B"/>
    <w:rsid w:val="008637D2"/>
    <w:rsid w:val="00864BAD"/>
    <w:rsid w:val="0086749B"/>
    <w:rsid w:val="00872D24"/>
    <w:rsid w:val="00873B26"/>
    <w:rsid w:val="00874AFA"/>
    <w:rsid w:val="00874FA4"/>
    <w:rsid w:val="008756D3"/>
    <w:rsid w:val="008757FC"/>
    <w:rsid w:val="00880409"/>
    <w:rsid w:val="008809F7"/>
    <w:rsid w:val="008811BD"/>
    <w:rsid w:val="00881907"/>
    <w:rsid w:val="0088212C"/>
    <w:rsid w:val="00882131"/>
    <w:rsid w:val="00883AA7"/>
    <w:rsid w:val="00883F0A"/>
    <w:rsid w:val="00885DB1"/>
    <w:rsid w:val="0088669E"/>
    <w:rsid w:val="00894614"/>
    <w:rsid w:val="00895853"/>
    <w:rsid w:val="00896A34"/>
    <w:rsid w:val="00896BD5"/>
    <w:rsid w:val="00896BFA"/>
    <w:rsid w:val="00897129"/>
    <w:rsid w:val="00897E65"/>
    <w:rsid w:val="008A0FA7"/>
    <w:rsid w:val="008A163F"/>
    <w:rsid w:val="008A3EB8"/>
    <w:rsid w:val="008A7783"/>
    <w:rsid w:val="008A7C3E"/>
    <w:rsid w:val="008B1371"/>
    <w:rsid w:val="008B6731"/>
    <w:rsid w:val="008B7144"/>
    <w:rsid w:val="008B71C5"/>
    <w:rsid w:val="008C0F84"/>
    <w:rsid w:val="008C18C6"/>
    <w:rsid w:val="008C3D3C"/>
    <w:rsid w:val="008C63E4"/>
    <w:rsid w:val="008D3803"/>
    <w:rsid w:val="008D57F8"/>
    <w:rsid w:val="008D592D"/>
    <w:rsid w:val="008E1986"/>
    <w:rsid w:val="008E464C"/>
    <w:rsid w:val="008E624D"/>
    <w:rsid w:val="008E741E"/>
    <w:rsid w:val="008F0D00"/>
    <w:rsid w:val="008F1774"/>
    <w:rsid w:val="008F22DE"/>
    <w:rsid w:val="008F2710"/>
    <w:rsid w:val="008F286B"/>
    <w:rsid w:val="008F3615"/>
    <w:rsid w:val="008F3F92"/>
    <w:rsid w:val="008F4643"/>
    <w:rsid w:val="008F5F95"/>
    <w:rsid w:val="008F79C4"/>
    <w:rsid w:val="00901F09"/>
    <w:rsid w:val="00902DD5"/>
    <w:rsid w:val="009041FF"/>
    <w:rsid w:val="0090518E"/>
    <w:rsid w:val="00907C5C"/>
    <w:rsid w:val="009119FD"/>
    <w:rsid w:val="00911C36"/>
    <w:rsid w:val="00911D2E"/>
    <w:rsid w:val="00914808"/>
    <w:rsid w:val="00914931"/>
    <w:rsid w:val="009157F6"/>
    <w:rsid w:val="009172C8"/>
    <w:rsid w:val="00920CE4"/>
    <w:rsid w:val="009227EF"/>
    <w:rsid w:val="00922833"/>
    <w:rsid w:val="00922BFC"/>
    <w:rsid w:val="00923605"/>
    <w:rsid w:val="009248E4"/>
    <w:rsid w:val="00925BFA"/>
    <w:rsid w:val="009264D4"/>
    <w:rsid w:val="00927577"/>
    <w:rsid w:val="009308B8"/>
    <w:rsid w:val="009329EC"/>
    <w:rsid w:val="00932F0E"/>
    <w:rsid w:val="009330D3"/>
    <w:rsid w:val="00933E6D"/>
    <w:rsid w:val="00934749"/>
    <w:rsid w:val="009355DC"/>
    <w:rsid w:val="0093573C"/>
    <w:rsid w:val="00935897"/>
    <w:rsid w:val="00935976"/>
    <w:rsid w:val="00937F22"/>
    <w:rsid w:val="00940561"/>
    <w:rsid w:val="00940665"/>
    <w:rsid w:val="00945722"/>
    <w:rsid w:val="00951313"/>
    <w:rsid w:val="00951D3C"/>
    <w:rsid w:val="0095269C"/>
    <w:rsid w:val="0095304A"/>
    <w:rsid w:val="009552B4"/>
    <w:rsid w:val="00957EF4"/>
    <w:rsid w:val="00960B60"/>
    <w:rsid w:val="00961480"/>
    <w:rsid w:val="00965D9A"/>
    <w:rsid w:val="00967B52"/>
    <w:rsid w:val="00973B1B"/>
    <w:rsid w:val="009751E4"/>
    <w:rsid w:val="0097593E"/>
    <w:rsid w:val="00976F10"/>
    <w:rsid w:val="00980FAE"/>
    <w:rsid w:val="009825A5"/>
    <w:rsid w:val="00983212"/>
    <w:rsid w:val="00984233"/>
    <w:rsid w:val="00984442"/>
    <w:rsid w:val="0098551F"/>
    <w:rsid w:val="00985DE3"/>
    <w:rsid w:val="00990612"/>
    <w:rsid w:val="00991B7E"/>
    <w:rsid w:val="00991DDC"/>
    <w:rsid w:val="0099220B"/>
    <w:rsid w:val="00993548"/>
    <w:rsid w:val="0099473D"/>
    <w:rsid w:val="00994DD7"/>
    <w:rsid w:val="00995558"/>
    <w:rsid w:val="009958E6"/>
    <w:rsid w:val="009A03D6"/>
    <w:rsid w:val="009A3068"/>
    <w:rsid w:val="009A4107"/>
    <w:rsid w:val="009A5158"/>
    <w:rsid w:val="009A682B"/>
    <w:rsid w:val="009A747D"/>
    <w:rsid w:val="009B058A"/>
    <w:rsid w:val="009B0C16"/>
    <w:rsid w:val="009B4D05"/>
    <w:rsid w:val="009B5BA0"/>
    <w:rsid w:val="009B6E5A"/>
    <w:rsid w:val="009B6FDE"/>
    <w:rsid w:val="009B7210"/>
    <w:rsid w:val="009B76DF"/>
    <w:rsid w:val="009B79D4"/>
    <w:rsid w:val="009B7D60"/>
    <w:rsid w:val="009C5AC8"/>
    <w:rsid w:val="009C5D80"/>
    <w:rsid w:val="009C7275"/>
    <w:rsid w:val="009D11B7"/>
    <w:rsid w:val="009D1970"/>
    <w:rsid w:val="009D35BD"/>
    <w:rsid w:val="009D3F79"/>
    <w:rsid w:val="009D6F01"/>
    <w:rsid w:val="009E3C7D"/>
    <w:rsid w:val="009E5BA8"/>
    <w:rsid w:val="009E5F61"/>
    <w:rsid w:val="009E74BB"/>
    <w:rsid w:val="009F0274"/>
    <w:rsid w:val="009F2A47"/>
    <w:rsid w:val="009F48F1"/>
    <w:rsid w:val="009F582B"/>
    <w:rsid w:val="00A0134C"/>
    <w:rsid w:val="00A0186D"/>
    <w:rsid w:val="00A03ACE"/>
    <w:rsid w:val="00A03FF6"/>
    <w:rsid w:val="00A067EA"/>
    <w:rsid w:val="00A06DED"/>
    <w:rsid w:val="00A0717D"/>
    <w:rsid w:val="00A07497"/>
    <w:rsid w:val="00A07714"/>
    <w:rsid w:val="00A077D4"/>
    <w:rsid w:val="00A108DE"/>
    <w:rsid w:val="00A12227"/>
    <w:rsid w:val="00A12874"/>
    <w:rsid w:val="00A13921"/>
    <w:rsid w:val="00A14F0F"/>
    <w:rsid w:val="00A23203"/>
    <w:rsid w:val="00A23464"/>
    <w:rsid w:val="00A25A51"/>
    <w:rsid w:val="00A36580"/>
    <w:rsid w:val="00A401BD"/>
    <w:rsid w:val="00A40F0E"/>
    <w:rsid w:val="00A4181B"/>
    <w:rsid w:val="00A4418B"/>
    <w:rsid w:val="00A45D4F"/>
    <w:rsid w:val="00A46C9D"/>
    <w:rsid w:val="00A475F7"/>
    <w:rsid w:val="00A51C4A"/>
    <w:rsid w:val="00A51C6A"/>
    <w:rsid w:val="00A523C5"/>
    <w:rsid w:val="00A52A80"/>
    <w:rsid w:val="00A54642"/>
    <w:rsid w:val="00A547CE"/>
    <w:rsid w:val="00A54AF9"/>
    <w:rsid w:val="00A55174"/>
    <w:rsid w:val="00A567AB"/>
    <w:rsid w:val="00A57C5F"/>
    <w:rsid w:val="00A60A12"/>
    <w:rsid w:val="00A62966"/>
    <w:rsid w:val="00A62C89"/>
    <w:rsid w:val="00A62F92"/>
    <w:rsid w:val="00A64703"/>
    <w:rsid w:val="00A64A61"/>
    <w:rsid w:val="00A64B10"/>
    <w:rsid w:val="00A652BA"/>
    <w:rsid w:val="00A65950"/>
    <w:rsid w:val="00A65A73"/>
    <w:rsid w:val="00A7281E"/>
    <w:rsid w:val="00A740C8"/>
    <w:rsid w:val="00A748E4"/>
    <w:rsid w:val="00A752AB"/>
    <w:rsid w:val="00A75D43"/>
    <w:rsid w:val="00A77335"/>
    <w:rsid w:val="00A77FDB"/>
    <w:rsid w:val="00A82CBA"/>
    <w:rsid w:val="00A8361F"/>
    <w:rsid w:val="00A83706"/>
    <w:rsid w:val="00A84FC2"/>
    <w:rsid w:val="00A87847"/>
    <w:rsid w:val="00A916D0"/>
    <w:rsid w:val="00A9367E"/>
    <w:rsid w:val="00A94277"/>
    <w:rsid w:val="00A976AB"/>
    <w:rsid w:val="00AA1A1E"/>
    <w:rsid w:val="00AA1B23"/>
    <w:rsid w:val="00AA22A4"/>
    <w:rsid w:val="00AA2DB7"/>
    <w:rsid w:val="00AA318C"/>
    <w:rsid w:val="00AA58B8"/>
    <w:rsid w:val="00AB0362"/>
    <w:rsid w:val="00AB0BD8"/>
    <w:rsid w:val="00AB1D15"/>
    <w:rsid w:val="00AB2B7B"/>
    <w:rsid w:val="00AB3835"/>
    <w:rsid w:val="00AB59C6"/>
    <w:rsid w:val="00AB644E"/>
    <w:rsid w:val="00AB742A"/>
    <w:rsid w:val="00AB77E7"/>
    <w:rsid w:val="00AC057E"/>
    <w:rsid w:val="00AC0E02"/>
    <w:rsid w:val="00AC1139"/>
    <w:rsid w:val="00AC26FA"/>
    <w:rsid w:val="00AC289A"/>
    <w:rsid w:val="00AC362C"/>
    <w:rsid w:val="00AC66C8"/>
    <w:rsid w:val="00AC6B77"/>
    <w:rsid w:val="00AC6E4A"/>
    <w:rsid w:val="00AC7125"/>
    <w:rsid w:val="00AC759A"/>
    <w:rsid w:val="00AD12BB"/>
    <w:rsid w:val="00AD22A2"/>
    <w:rsid w:val="00AD244D"/>
    <w:rsid w:val="00AD255F"/>
    <w:rsid w:val="00AD2A0C"/>
    <w:rsid w:val="00AD3810"/>
    <w:rsid w:val="00AD6955"/>
    <w:rsid w:val="00AE0417"/>
    <w:rsid w:val="00AE1001"/>
    <w:rsid w:val="00AE10E8"/>
    <w:rsid w:val="00AE1DB6"/>
    <w:rsid w:val="00AE3004"/>
    <w:rsid w:val="00AE4A01"/>
    <w:rsid w:val="00AE5D98"/>
    <w:rsid w:val="00AF080D"/>
    <w:rsid w:val="00AF12AE"/>
    <w:rsid w:val="00AF366A"/>
    <w:rsid w:val="00B01030"/>
    <w:rsid w:val="00B03905"/>
    <w:rsid w:val="00B0450B"/>
    <w:rsid w:val="00B1386A"/>
    <w:rsid w:val="00B14080"/>
    <w:rsid w:val="00B149EA"/>
    <w:rsid w:val="00B15123"/>
    <w:rsid w:val="00B162B7"/>
    <w:rsid w:val="00B2123B"/>
    <w:rsid w:val="00B23E0D"/>
    <w:rsid w:val="00B244EC"/>
    <w:rsid w:val="00B246C1"/>
    <w:rsid w:val="00B24A2A"/>
    <w:rsid w:val="00B25494"/>
    <w:rsid w:val="00B306B9"/>
    <w:rsid w:val="00B322A1"/>
    <w:rsid w:val="00B32DF7"/>
    <w:rsid w:val="00B32EEA"/>
    <w:rsid w:val="00B330FB"/>
    <w:rsid w:val="00B33481"/>
    <w:rsid w:val="00B33D43"/>
    <w:rsid w:val="00B376A2"/>
    <w:rsid w:val="00B40E3B"/>
    <w:rsid w:val="00B418CF"/>
    <w:rsid w:val="00B41EF3"/>
    <w:rsid w:val="00B42011"/>
    <w:rsid w:val="00B422C6"/>
    <w:rsid w:val="00B4418F"/>
    <w:rsid w:val="00B45CB5"/>
    <w:rsid w:val="00B478DC"/>
    <w:rsid w:val="00B548F6"/>
    <w:rsid w:val="00B554FB"/>
    <w:rsid w:val="00B55DF1"/>
    <w:rsid w:val="00B5617C"/>
    <w:rsid w:val="00B568C0"/>
    <w:rsid w:val="00B604EF"/>
    <w:rsid w:val="00B6136E"/>
    <w:rsid w:val="00B6175B"/>
    <w:rsid w:val="00B633F7"/>
    <w:rsid w:val="00B67713"/>
    <w:rsid w:val="00B678F8"/>
    <w:rsid w:val="00B70F38"/>
    <w:rsid w:val="00B72137"/>
    <w:rsid w:val="00B813DB"/>
    <w:rsid w:val="00B820CB"/>
    <w:rsid w:val="00B82A3F"/>
    <w:rsid w:val="00B83685"/>
    <w:rsid w:val="00B87513"/>
    <w:rsid w:val="00B876B2"/>
    <w:rsid w:val="00B920C0"/>
    <w:rsid w:val="00B92242"/>
    <w:rsid w:val="00B953D9"/>
    <w:rsid w:val="00B956CA"/>
    <w:rsid w:val="00B95E14"/>
    <w:rsid w:val="00B964C4"/>
    <w:rsid w:val="00B97685"/>
    <w:rsid w:val="00BA1A7F"/>
    <w:rsid w:val="00BA3328"/>
    <w:rsid w:val="00BA5B29"/>
    <w:rsid w:val="00BA65A2"/>
    <w:rsid w:val="00BA74C6"/>
    <w:rsid w:val="00BB209E"/>
    <w:rsid w:val="00BB426A"/>
    <w:rsid w:val="00BB47B3"/>
    <w:rsid w:val="00BC07F3"/>
    <w:rsid w:val="00BC11C1"/>
    <w:rsid w:val="00BC1BB3"/>
    <w:rsid w:val="00BC4E48"/>
    <w:rsid w:val="00BC6167"/>
    <w:rsid w:val="00BC7CD8"/>
    <w:rsid w:val="00BC7EE9"/>
    <w:rsid w:val="00BD01C1"/>
    <w:rsid w:val="00BD21C5"/>
    <w:rsid w:val="00BD2761"/>
    <w:rsid w:val="00BD29C7"/>
    <w:rsid w:val="00BD6F97"/>
    <w:rsid w:val="00BE3787"/>
    <w:rsid w:val="00BE3B31"/>
    <w:rsid w:val="00BE4084"/>
    <w:rsid w:val="00BE4159"/>
    <w:rsid w:val="00BE4EAF"/>
    <w:rsid w:val="00BE59C5"/>
    <w:rsid w:val="00BE5B7B"/>
    <w:rsid w:val="00BE6369"/>
    <w:rsid w:val="00BE7B65"/>
    <w:rsid w:val="00BE7E70"/>
    <w:rsid w:val="00BF2E04"/>
    <w:rsid w:val="00BF3447"/>
    <w:rsid w:val="00BF76AB"/>
    <w:rsid w:val="00BF7E15"/>
    <w:rsid w:val="00BF7F30"/>
    <w:rsid w:val="00C005FC"/>
    <w:rsid w:val="00C01CB2"/>
    <w:rsid w:val="00C03487"/>
    <w:rsid w:val="00C04855"/>
    <w:rsid w:val="00C04EA8"/>
    <w:rsid w:val="00C050EE"/>
    <w:rsid w:val="00C06C17"/>
    <w:rsid w:val="00C0753B"/>
    <w:rsid w:val="00C0790D"/>
    <w:rsid w:val="00C129D7"/>
    <w:rsid w:val="00C14C33"/>
    <w:rsid w:val="00C14C7C"/>
    <w:rsid w:val="00C17B50"/>
    <w:rsid w:val="00C2170A"/>
    <w:rsid w:val="00C243AE"/>
    <w:rsid w:val="00C250F2"/>
    <w:rsid w:val="00C25433"/>
    <w:rsid w:val="00C25A9B"/>
    <w:rsid w:val="00C25D9E"/>
    <w:rsid w:val="00C26E18"/>
    <w:rsid w:val="00C316FF"/>
    <w:rsid w:val="00C36209"/>
    <w:rsid w:val="00C36FBF"/>
    <w:rsid w:val="00C370CB"/>
    <w:rsid w:val="00C4471C"/>
    <w:rsid w:val="00C45411"/>
    <w:rsid w:val="00C457F1"/>
    <w:rsid w:val="00C558B5"/>
    <w:rsid w:val="00C55B31"/>
    <w:rsid w:val="00C56B57"/>
    <w:rsid w:val="00C56E4D"/>
    <w:rsid w:val="00C60CDC"/>
    <w:rsid w:val="00C6155A"/>
    <w:rsid w:val="00C62E03"/>
    <w:rsid w:val="00C63140"/>
    <w:rsid w:val="00C643D4"/>
    <w:rsid w:val="00C64D08"/>
    <w:rsid w:val="00C66D69"/>
    <w:rsid w:val="00C67E4B"/>
    <w:rsid w:val="00C73E9F"/>
    <w:rsid w:val="00C7422C"/>
    <w:rsid w:val="00C74530"/>
    <w:rsid w:val="00C76813"/>
    <w:rsid w:val="00C76EA1"/>
    <w:rsid w:val="00C80B4A"/>
    <w:rsid w:val="00C82598"/>
    <w:rsid w:val="00C82DAE"/>
    <w:rsid w:val="00C8724C"/>
    <w:rsid w:val="00C877D8"/>
    <w:rsid w:val="00C87F96"/>
    <w:rsid w:val="00C915C9"/>
    <w:rsid w:val="00C91B17"/>
    <w:rsid w:val="00C91E6A"/>
    <w:rsid w:val="00C92011"/>
    <w:rsid w:val="00C92C5A"/>
    <w:rsid w:val="00C94CE7"/>
    <w:rsid w:val="00C9508A"/>
    <w:rsid w:val="00CA130C"/>
    <w:rsid w:val="00CA3E0E"/>
    <w:rsid w:val="00CA4C35"/>
    <w:rsid w:val="00CA4D04"/>
    <w:rsid w:val="00CA6568"/>
    <w:rsid w:val="00CB09E7"/>
    <w:rsid w:val="00CB3CA6"/>
    <w:rsid w:val="00CB552B"/>
    <w:rsid w:val="00CB6E50"/>
    <w:rsid w:val="00CC03F1"/>
    <w:rsid w:val="00CC15D6"/>
    <w:rsid w:val="00CC2543"/>
    <w:rsid w:val="00CC261A"/>
    <w:rsid w:val="00CC56D4"/>
    <w:rsid w:val="00CC60F7"/>
    <w:rsid w:val="00CC7EC6"/>
    <w:rsid w:val="00CC7FA3"/>
    <w:rsid w:val="00CD0C36"/>
    <w:rsid w:val="00CD2FED"/>
    <w:rsid w:val="00CD4CEE"/>
    <w:rsid w:val="00CD6F50"/>
    <w:rsid w:val="00CD7566"/>
    <w:rsid w:val="00CE10F6"/>
    <w:rsid w:val="00CE3100"/>
    <w:rsid w:val="00CE4F99"/>
    <w:rsid w:val="00CE53FC"/>
    <w:rsid w:val="00CE5888"/>
    <w:rsid w:val="00CE5C30"/>
    <w:rsid w:val="00CE7436"/>
    <w:rsid w:val="00CE7F37"/>
    <w:rsid w:val="00CF0963"/>
    <w:rsid w:val="00CF13E4"/>
    <w:rsid w:val="00CF4FCA"/>
    <w:rsid w:val="00CF4FD3"/>
    <w:rsid w:val="00CF543A"/>
    <w:rsid w:val="00CF675C"/>
    <w:rsid w:val="00D0237E"/>
    <w:rsid w:val="00D028C9"/>
    <w:rsid w:val="00D02E03"/>
    <w:rsid w:val="00D02FE3"/>
    <w:rsid w:val="00D04A04"/>
    <w:rsid w:val="00D05294"/>
    <w:rsid w:val="00D05860"/>
    <w:rsid w:val="00D05937"/>
    <w:rsid w:val="00D05B19"/>
    <w:rsid w:val="00D071FE"/>
    <w:rsid w:val="00D110D5"/>
    <w:rsid w:val="00D111C0"/>
    <w:rsid w:val="00D14091"/>
    <w:rsid w:val="00D17C13"/>
    <w:rsid w:val="00D20140"/>
    <w:rsid w:val="00D20A4D"/>
    <w:rsid w:val="00D215B2"/>
    <w:rsid w:val="00D2195F"/>
    <w:rsid w:val="00D221E9"/>
    <w:rsid w:val="00D2383E"/>
    <w:rsid w:val="00D23D55"/>
    <w:rsid w:val="00D23D71"/>
    <w:rsid w:val="00D25272"/>
    <w:rsid w:val="00D25FA4"/>
    <w:rsid w:val="00D26023"/>
    <w:rsid w:val="00D2718A"/>
    <w:rsid w:val="00D27EE3"/>
    <w:rsid w:val="00D32799"/>
    <w:rsid w:val="00D33A8C"/>
    <w:rsid w:val="00D37C87"/>
    <w:rsid w:val="00D40A23"/>
    <w:rsid w:val="00D42494"/>
    <w:rsid w:val="00D4259A"/>
    <w:rsid w:val="00D43838"/>
    <w:rsid w:val="00D43DF5"/>
    <w:rsid w:val="00D44995"/>
    <w:rsid w:val="00D455E5"/>
    <w:rsid w:val="00D475DE"/>
    <w:rsid w:val="00D52829"/>
    <w:rsid w:val="00D52E4D"/>
    <w:rsid w:val="00D56E55"/>
    <w:rsid w:val="00D57FE4"/>
    <w:rsid w:val="00D600B8"/>
    <w:rsid w:val="00D60225"/>
    <w:rsid w:val="00D6100E"/>
    <w:rsid w:val="00D6727A"/>
    <w:rsid w:val="00D679B2"/>
    <w:rsid w:val="00D73DF2"/>
    <w:rsid w:val="00D8113E"/>
    <w:rsid w:val="00D8180F"/>
    <w:rsid w:val="00D8467F"/>
    <w:rsid w:val="00D85475"/>
    <w:rsid w:val="00D865A2"/>
    <w:rsid w:val="00D87275"/>
    <w:rsid w:val="00D8787C"/>
    <w:rsid w:val="00D90B96"/>
    <w:rsid w:val="00D90C39"/>
    <w:rsid w:val="00D97C79"/>
    <w:rsid w:val="00DA0227"/>
    <w:rsid w:val="00DA2072"/>
    <w:rsid w:val="00DA281F"/>
    <w:rsid w:val="00DA2974"/>
    <w:rsid w:val="00DA2B0A"/>
    <w:rsid w:val="00DA3408"/>
    <w:rsid w:val="00DA38BA"/>
    <w:rsid w:val="00DA396F"/>
    <w:rsid w:val="00DA6820"/>
    <w:rsid w:val="00DA6F9B"/>
    <w:rsid w:val="00DB0066"/>
    <w:rsid w:val="00DB1C1E"/>
    <w:rsid w:val="00DB2EF7"/>
    <w:rsid w:val="00DB45A8"/>
    <w:rsid w:val="00DB5EC7"/>
    <w:rsid w:val="00DB6101"/>
    <w:rsid w:val="00DB6A23"/>
    <w:rsid w:val="00DC47E5"/>
    <w:rsid w:val="00DC5052"/>
    <w:rsid w:val="00DC5713"/>
    <w:rsid w:val="00DD5FED"/>
    <w:rsid w:val="00DD7C1E"/>
    <w:rsid w:val="00DE4ED7"/>
    <w:rsid w:val="00DE542F"/>
    <w:rsid w:val="00DE6BD0"/>
    <w:rsid w:val="00DE76C1"/>
    <w:rsid w:val="00DF033A"/>
    <w:rsid w:val="00DF2532"/>
    <w:rsid w:val="00DF4630"/>
    <w:rsid w:val="00DF5AD7"/>
    <w:rsid w:val="00DF748C"/>
    <w:rsid w:val="00DF7B22"/>
    <w:rsid w:val="00E0039C"/>
    <w:rsid w:val="00E00D6D"/>
    <w:rsid w:val="00E014DA"/>
    <w:rsid w:val="00E01594"/>
    <w:rsid w:val="00E05299"/>
    <w:rsid w:val="00E053F2"/>
    <w:rsid w:val="00E0660D"/>
    <w:rsid w:val="00E132DA"/>
    <w:rsid w:val="00E133F9"/>
    <w:rsid w:val="00E15589"/>
    <w:rsid w:val="00E16DB7"/>
    <w:rsid w:val="00E17262"/>
    <w:rsid w:val="00E20F29"/>
    <w:rsid w:val="00E227A4"/>
    <w:rsid w:val="00E2287C"/>
    <w:rsid w:val="00E2427C"/>
    <w:rsid w:val="00E317CA"/>
    <w:rsid w:val="00E32A49"/>
    <w:rsid w:val="00E32EDB"/>
    <w:rsid w:val="00E34C5B"/>
    <w:rsid w:val="00E41CD9"/>
    <w:rsid w:val="00E42AE1"/>
    <w:rsid w:val="00E440E8"/>
    <w:rsid w:val="00E45168"/>
    <w:rsid w:val="00E4790C"/>
    <w:rsid w:val="00E50935"/>
    <w:rsid w:val="00E52F94"/>
    <w:rsid w:val="00E55906"/>
    <w:rsid w:val="00E63D32"/>
    <w:rsid w:val="00E64C61"/>
    <w:rsid w:val="00E65137"/>
    <w:rsid w:val="00E6569C"/>
    <w:rsid w:val="00E6694F"/>
    <w:rsid w:val="00E71129"/>
    <w:rsid w:val="00E726E1"/>
    <w:rsid w:val="00E731E9"/>
    <w:rsid w:val="00E7526D"/>
    <w:rsid w:val="00E76E69"/>
    <w:rsid w:val="00E77D16"/>
    <w:rsid w:val="00E81205"/>
    <w:rsid w:val="00E8148F"/>
    <w:rsid w:val="00E82B49"/>
    <w:rsid w:val="00E82FE6"/>
    <w:rsid w:val="00E84578"/>
    <w:rsid w:val="00E85487"/>
    <w:rsid w:val="00E866B2"/>
    <w:rsid w:val="00E86741"/>
    <w:rsid w:val="00E87C05"/>
    <w:rsid w:val="00E90C26"/>
    <w:rsid w:val="00E940BE"/>
    <w:rsid w:val="00E94614"/>
    <w:rsid w:val="00E9664F"/>
    <w:rsid w:val="00E968DA"/>
    <w:rsid w:val="00E97CB6"/>
    <w:rsid w:val="00EA04AC"/>
    <w:rsid w:val="00EA2FB2"/>
    <w:rsid w:val="00EA346B"/>
    <w:rsid w:val="00EA64CB"/>
    <w:rsid w:val="00EA7E3D"/>
    <w:rsid w:val="00EB1A0B"/>
    <w:rsid w:val="00EB2226"/>
    <w:rsid w:val="00EB5966"/>
    <w:rsid w:val="00EB5D6A"/>
    <w:rsid w:val="00EB6F00"/>
    <w:rsid w:val="00EC0511"/>
    <w:rsid w:val="00EC1BB3"/>
    <w:rsid w:val="00EC340F"/>
    <w:rsid w:val="00EC3A5C"/>
    <w:rsid w:val="00EC4776"/>
    <w:rsid w:val="00EC7F58"/>
    <w:rsid w:val="00ED2DFD"/>
    <w:rsid w:val="00ED575B"/>
    <w:rsid w:val="00ED5CAA"/>
    <w:rsid w:val="00EE00CA"/>
    <w:rsid w:val="00EE26BF"/>
    <w:rsid w:val="00EE5621"/>
    <w:rsid w:val="00EE5A73"/>
    <w:rsid w:val="00EE6FBF"/>
    <w:rsid w:val="00EE7EF2"/>
    <w:rsid w:val="00EF1602"/>
    <w:rsid w:val="00EF1CEC"/>
    <w:rsid w:val="00EF25A7"/>
    <w:rsid w:val="00EF44E2"/>
    <w:rsid w:val="00EF73A2"/>
    <w:rsid w:val="00EF7B7C"/>
    <w:rsid w:val="00F03FCF"/>
    <w:rsid w:val="00F077EE"/>
    <w:rsid w:val="00F132F1"/>
    <w:rsid w:val="00F13EA6"/>
    <w:rsid w:val="00F171CE"/>
    <w:rsid w:val="00F17316"/>
    <w:rsid w:val="00F2042D"/>
    <w:rsid w:val="00F24C0F"/>
    <w:rsid w:val="00F24D85"/>
    <w:rsid w:val="00F25ABC"/>
    <w:rsid w:val="00F25B80"/>
    <w:rsid w:val="00F26008"/>
    <w:rsid w:val="00F30380"/>
    <w:rsid w:val="00F30434"/>
    <w:rsid w:val="00F33602"/>
    <w:rsid w:val="00F36460"/>
    <w:rsid w:val="00F374FB"/>
    <w:rsid w:val="00F41765"/>
    <w:rsid w:val="00F419C9"/>
    <w:rsid w:val="00F41B4C"/>
    <w:rsid w:val="00F42C73"/>
    <w:rsid w:val="00F436B7"/>
    <w:rsid w:val="00F452E5"/>
    <w:rsid w:val="00F46E84"/>
    <w:rsid w:val="00F518B3"/>
    <w:rsid w:val="00F5364F"/>
    <w:rsid w:val="00F53DBF"/>
    <w:rsid w:val="00F55209"/>
    <w:rsid w:val="00F55748"/>
    <w:rsid w:val="00F55C9C"/>
    <w:rsid w:val="00F56661"/>
    <w:rsid w:val="00F57E6E"/>
    <w:rsid w:val="00F6262A"/>
    <w:rsid w:val="00F6335F"/>
    <w:rsid w:val="00F66B6B"/>
    <w:rsid w:val="00F66E6B"/>
    <w:rsid w:val="00F673C5"/>
    <w:rsid w:val="00F71CBF"/>
    <w:rsid w:val="00F7258F"/>
    <w:rsid w:val="00F72900"/>
    <w:rsid w:val="00F750E5"/>
    <w:rsid w:val="00F7549A"/>
    <w:rsid w:val="00F7638F"/>
    <w:rsid w:val="00F76968"/>
    <w:rsid w:val="00F8069E"/>
    <w:rsid w:val="00F809F6"/>
    <w:rsid w:val="00F820A7"/>
    <w:rsid w:val="00F8264E"/>
    <w:rsid w:val="00F83E2E"/>
    <w:rsid w:val="00F85BFE"/>
    <w:rsid w:val="00F861C6"/>
    <w:rsid w:val="00F9472E"/>
    <w:rsid w:val="00F9580C"/>
    <w:rsid w:val="00FA2BF8"/>
    <w:rsid w:val="00FA75CD"/>
    <w:rsid w:val="00FB1BB3"/>
    <w:rsid w:val="00FB5014"/>
    <w:rsid w:val="00FB51AB"/>
    <w:rsid w:val="00FB5CFA"/>
    <w:rsid w:val="00FB5EC0"/>
    <w:rsid w:val="00FB6A9F"/>
    <w:rsid w:val="00FB6CB3"/>
    <w:rsid w:val="00FB7203"/>
    <w:rsid w:val="00FB7CE3"/>
    <w:rsid w:val="00FC2C80"/>
    <w:rsid w:val="00FC2FD4"/>
    <w:rsid w:val="00FC34C5"/>
    <w:rsid w:val="00FC44B6"/>
    <w:rsid w:val="00FC7D4B"/>
    <w:rsid w:val="00FD09F9"/>
    <w:rsid w:val="00FD0BAB"/>
    <w:rsid w:val="00FD0E97"/>
    <w:rsid w:val="00FD1167"/>
    <w:rsid w:val="00FD258B"/>
    <w:rsid w:val="00FD3414"/>
    <w:rsid w:val="00FD36C0"/>
    <w:rsid w:val="00FD40B9"/>
    <w:rsid w:val="00FD4937"/>
    <w:rsid w:val="00FD5C42"/>
    <w:rsid w:val="00FD6FFD"/>
    <w:rsid w:val="00FE011A"/>
    <w:rsid w:val="00FE509F"/>
    <w:rsid w:val="00FE5AFA"/>
    <w:rsid w:val="00FE5EA1"/>
    <w:rsid w:val="00FE5F25"/>
    <w:rsid w:val="00FE6E21"/>
    <w:rsid w:val="00FE7EA8"/>
    <w:rsid w:val="00FF0A4E"/>
    <w:rsid w:val="00FF14C9"/>
    <w:rsid w:val="00FF1D8C"/>
    <w:rsid w:val="00FF6565"/>
    <w:rsid w:val="00FF6567"/>
    <w:rsid w:val="00FF749E"/>
    <w:rsid w:val="00FF767D"/>
    <w:rsid w:val="00FF7993"/>
    <w:rsid w:val="1F3FFFD3"/>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5EAD0"/>
  <w15:docId w15:val="{36E9DBE5-A054-4945-BD86-E53BE5F44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unhideWhenUsed="1" w:qFormat="1"/>
    <w:lsdException w:name="toc 3" w:uiPriority="39" w:unhideWhenUsed="1" w:qFormat="1"/>
    <w:lsdException w:name="toc 4" w:unhideWhenUsed="1" w:qFormat="1"/>
    <w:lsdException w:name="toc 5" w:unhideWhenUsed="1" w:qFormat="1"/>
    <w:lsdException w:name="toc 6" w:unhideWhenUsed="1" w:qFormat="1"/>
    <w:lsdException w:name="toc 7" w:unhideWhenUsed="1" w:qFormat="1"/>
    <w:lsdException w:name="toc 8" w:unhideWhenUsed="1" w:qFormat="1"/>
    <w:lsdException w:name="toc 9" w:unhideWhenUsed="1" w:qFormat="1"/>
    <w:lsdException w:name="Normal Indent" w:semiHidden="1" w:unhideWhenUsed="1"/>
    <w:lsdException w:name="footnote text" w:semiHidden="1" w:unhideWhenUsed="1"/>
    <w:lsdException w:name="annotation text" w:semiHidden="1" w:unhideWhenUsed="1"/>
    <w:lsdException w:name="header" w:uiPriority="99" w:qFormat="1"/>
    <w:lsdException w:name="footer" w:uiPriority="99" w:qFormat="1"/>
    <w:lsdException w:name="index heading" w:semiHidden="1" w:unhideWhenUsed="1"/>
    <w:lsdException w:name="caption" w:uiPriority="35" w:unhideWhenUsed="1" w:qFormat="1"/>
    <w:lsdException w:name="table of figures"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qFormat="1"/>
    <w:lsdException w:name="endnote reference" w:semiHidden="1" w:unhideWhenUsed="1"/>
    <w:lsdException w:name="endnote text"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55CA3"/>
    <w:pPr>
      <w:spacing w:line="360" w:lineRule="auto"/>
    </w:pPr>
    <w:rPr>
      <w:rFonts w:eastAsia="Times New Roman"/>
      <w:sz w:val="24"/>
      <w:szCs w:val="24"/>
      <w:lang w:val="en-US" w:eastAsia="en-US"/>
    </w:rPr>
  </w:style>
  <w:style w:type="paragraph" w:styleId="Heading1">
    <w:name w:val="heading 1"/>
    <w:basedOn w:val="Normal"/>
    <w:next w:val="Normal"/>
    <w:link w:val="Heading1Char"/>
    <w:uiPriority w:val="9"/>
    <w:qFormat/>
    <w:rsid w:val="00730703"/>
    <w:pPr>
      <w:jc w:val="center"/>
      <w:outlineLvl w:val="0"/>
    </w:pPr>
    <w:rPr>
      <w:b/>
      <w:caps/>
      <w:sz w:val="28"/>
    </w:rPr>
  </w:style>
  <w:style w:type="paragraph" w:styleId="Heading2">
    <w:name w:val="heading 2"/>
    <w:basedOn w:val="Normal"/>
    <w:next w:val="Normal"/>
    <w:link w:val="Heading2Char"/>
    <w:uiPriority w:val="9"/>
    <w:qFormat/>
    <w:pPr>
      <w:numPr>
        <w:ilvl w:val="1"/>
        <w:numId w:val="1"/>
      </w:numPr>
      <w:jc w:val="both"/>
      <w:outlineLvl w:val="1"/>
    </w:pPr>
    <w:rPr>
      <w:b/>
    </w:rPr>
  </w:style>
  <w:style w:type="paragraph" w:styleId="Heading3">
    <w:name w:val="heading 3"/>
    <w:basedOn w:val="Normal"/>
    <w:next w:val="Normal"/>
    <w:link w:val="Heading3Char"/>
    <w:uiPriority w:val="9"/>
    <w:unhideWhenUsed/>
    <w:qFormat/>
    <w:pPr>
      <w:keepNext/>
      <w:keepLines/>
      <w:numPr>
        <w:numId w:val="2"/>
      </w:numPr>
      <w:spacing w:before="40"/>
      <w:outlineLvl w:val="2"/>
    </w:pPr>
    <w:rPr>
      <w:rFonts w:eastAsiaTheme="majorEastAsia" w:cstheme="majorBidi"/>
    </w:rPr>
  </w:style>
  <w:style w:type="paragraph" w:styleId="Heading5">
    <w:name w:val="heading 5"/>
    <w:basedOn w:val="Normal"/>
    <w:next w:val="Normal"/>
    <w:link w:val="Heading5Char"/>
    <w:qFormat/>
    <w:pPr>
      <w:keepNext/>
      <w:jc w:val="center"/>
      <w:outlineLvl w:val="4"/>
    </w:pPr>
    <w:rPr>
      <w:b/>
      <w:szCs w:val="20"/>
      <w:u w:val="single"/>
      <w:lang w:val="en-GB"/>
    </w:rPr>
  </w:style>
  <w:style w:type="paragraph" w:styleId="Heading9">
    <w:name w:val="heading 9"/>
    <w:basedOn w:val="Normal"/>
    <w:next w:val="Normal"/>
    <w:link w:val="Heading9Char"/>
    <w:uiPriority w:val="9"/>
    <w:unhideWhenUsed/>
    <w:qFormat/>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ascii="Tahoma" w:hAnsi="Tahoma"/>
      <w:sz w:val="16"/>
      <w:szCs w:val="16"/>
    </w:rPr>
  </w:style>
  <w:style w:type="paragraph" w:styleId="BodyText">
    <w:name w:val="Body Text"/>
    <w:basedOn w:val="Normal"/>
    <w:link w:val="BodyTextChar"/>
    <w:uiPriority w:val="99"/>
    <w:semiHidden/>
    <w:unhideWhenUsed/>
    <w:qFormat/>
    <w:pPr>
      <w:spacing w:after="120" w:line="276" w:lineRule="auto"/>
    </w:pPr>
    <w:rPr>
      <w:rFonts w:ascii="Calibri" w:hAnsi="Calibri"/>
      <w:sz w:val="22"/>
      <w:szCs w:val="22"/>
      <w:lang w:val="id-ID" w:eastAsia="id-ID"/>
    </w:rPr>
  </w:style>
  <w:style w:type="paragraph" w:styleId="Caption">
    <w:name w:val="caption"/>
    <w:basedOn w:val="Normal"/>
    <w:next w:val="Normal"/>
    <w:uiPriority w:val="35"/>
    <w:unhideWhenUsed/>
    <w:qFormat/>
    <w:rsid w:val="00825316"/>
    <w:pPr>
      <w:spacing w:before="120" w:after="120"/>
      <w:jc w:val="center"/>
    </w:pPr>
    <w:rPr>
      <w:rFonts w:eastAsia="Calibri"/>
      <w:iCs/>
      <w:szCs w:val="18"/>
    </w:rPr>
  </w:style>
  <w:style w:type="character" w:styleId="Emphasis">
    <w:name w:val="Emphasis"/>
    <w:uiPriority w:val="20"/>
    <w:qFormat/>
    <w:rPr>
      <w:i/>
      <w:iCs/>
    </w:rPr>
  </w:style>
  <w:style w:type="paragraph" w:styleId="EndnoteText">
    <w:name w:val="endnote text"/>
    <w:basedOn w:val="Normal"/>
    <w:link w:val="EndnoteTextChar"/>
    <w:qFormat/>
    <w:rPr>
      <w:szCs w:val="20"/>
    </w:rPr>
  </w:style>
  <w:style w:type="character" w:styleId="FollowedHyperlink">
    <w:name w:val="FollowedHyperlink"/>
    <w:basedOn w:val="DefaultParagraphFont"/>
    <w:semiHidden/>
    <w:unhideWhenUsed/>
    <w:qFormat/>
    <w:rPr>
      <w:color w:val="800080" w:themeColor="followedHyperlink"/>
      <w:u w:val="single"/>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uiPriority w:val="99"/>
    <w:qFormat/>
    <w:pPr>
      <w:tabs>
        <w:tab w:val="center" w:pos="4320"/>
        <w:tab w:val="right" w:pos="8640"/>
      </w:tabs>
    </w:pPr>
  </w:style>
  <w:style w:type="character" w:styleId="Hyperlink">
    <w:name w:val="Hyperlink"/>
    <w:uiPriority w:val="99"/>
    <w:qFormat/>
    <w:rPr>
      <w:color w:val="0000FF"/>
      <w:u w:val="single"/>
    </w:rPr>
  </w:style>
  <w:style w:type="paragraph" w:styleId="NormalWeb">
    <w:name w:val="Normal (Web)"/>
    <w:basedOn w:val="Normal"/>
    <w:uiPriority w:val="99"/>
    <w:qFormat/>
    <w:pPr>
      <w:spacing w:before="100" w:beforeAutospacing="1" w:after="100" w:afterAutospacing="1"/>
    </w:pPr>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TABEL"/>
    <w:uiPriority w:val="99"/>
    <w:unhideWhenUsed/>
    <w:qFormat/>
  </w:style>
  <w:style w:type="paragraph" w:customStyle="1" w:styleId="TABEL">
    <w:name w:val="TABEL"/>
    <w:basedOn w:val="Normal"/>
    <w:link w:val="TABELChar"/>
    <w:qFormat/>
    <w:rsid w:val="001806D8"/>
    <w:pPr>
      <w:widowControl w:val="0"/>
      <w:autoSpaceDE w:val="0"/>
      <w:autoSpaceDN w:val="0"/>
      <w:adjustRightInd w:val="0"/>
      <w:jc w:val="center"/>
    </w:pPr>
    <w:rPr>
      <w:bCs/>
    </w:rPr>
  </w:style>
  <w:style w:type="paragraph" w:styleId="Title">
    <w:name w:val="Title"/>
    <w:basedOn w:val="Normal"/>
    <w:link w:val="TitleChar"/>
    <w:qFormat/>
    <w:pPr>
      <w:jc w:val="center"/>
    </w:pPr>
    <w:rPr>
      <w:sz w:val="28"/>
      <w:szCs w:val="28"/>
    </w:rPr>
  </w:style>
  <w:style w:type="paragraph" w:styleId="TOC1">
    <w:name w:val="toc 1"/>
    <w:basedOn w:val="Normal"/>
    <w:next w:val="Normal"/>
    <w:uiPriority w:val="39"/>
    <w:qFormat/>
    <w:pPr>
      <w:tabs>
        <w:tab w:val="right" w:leader="dot" w:pos="8303"/>
      </w:tabs>
      <w:spacing w:before="120"/>
    </w:pPr>
    <w:rPr>
      <w:rFonts w:asciiTheme="minorHAnsi" w:hAnsiTheme="minorHAnsi" w:cstheme="minorHAnsi"/>
      <w:b/>
      <w:bCs/>
      <w:i/>
      <w:iCs/>
    </w:rPr>
  </w:style>
  <w:style w:type="paragraph" w:styleId="TOC2">
    <w:name w:val="toc 2"/>
    <w:basedOn w:val="Normal"/>
    <w:next w:val="Normal"/>
    <w:uiPriority w:val="39"/>
    <w:unhideWhenUsed/>
    <w:qFormat/>
    <w:pPr>
      <w:spacing w:before="120"/>
      <w:ind w:left="240"/>
    </w:pPr>
    <w:rPr>
      <w:rFonts w:asciiTheme="minorHAnsi" w:hAnsiTheme="minorHAnsi" w:cstheme="minorHAnsi"/>
      <w:b/>
      <w:bCs/>
      <w:sz w:val="22"/>
      <w:szCs w:val="22"/>
    </w:rPr>
  </w:style>
  <w:style w:type="paragraph" w:styleId="TOC3">
    <w:name w:val="toc 3"/>
    <w:basedOn w:val="Normal"/>
    <w:next w:val="Normal"/>
    <w:uiPriority w:val="39"/>
    <w:unhideWhenUsed/>
    <w:qFormat/>
    <w:pPr>
      <w:ind w:left="480"/>
    </w:pPr>
    <w:rPr>
      <w:rFonts w:asciiTheme="minorHAnsi" w:hAnsiTheme="minorHAnsi" w:cstheme="minorHAnsi"/>
      <w:sz w:val="20"/>
      <w:szCs w:val="20"/>
    </w:rPr>
  </w:style>
  <w:style w:type="paragraph" w:styleId="TOC4">
    <w:name w:val="toc 4"/>
    <w:basedOn w:val="Normal"/>
    <w:next w:val="Normal"/>
    <w:unhideWhenUsed/>
    <w:qFormat/>
    <w:pPr>
      <w:ind w:left="720"/>
    </w:pPr>
    <w:rPr>
      <w:rFonts w:asciiTheme="minorHAnsi" w:hAnsiTheme="minorHAnsi" w:cstheme="minorHAnsi"/>
      <w:sz w:val="20"/>
      <w:szCs w:val="20"/>
    </w:rPr>
  </w:style>
  <w:style w:type="paragraph" w:styleId="TOC5">
    <w:name w:val="toc 5"/>
    <w:basedOn w:val="Normal"/>
    <w:next w:val="Normal"/>
    <w:unhideWhenUsed/>
    <w:qFormat/>
    <w:pPr>
      <w:ind w:left="960"/>
    </w:pPr>
    <w:rPr>
      <w:rFonts w:asciiTheme="minorHAnsi" w:hAnsiTheme="minorHAnsi" w:cstheme="minorHAnsi"/>
      <w:sz w:val="20"/>
      <w:szCs w:val="20"/>
    </w:rPr>
  </w:style>
  <w:style w:type="paragraph" w:styleId="TOC6">
    <w:name w:val="toc 6"/>
    <w:basedOn w:val="Normal"/>
    <w:next w:val="Normal"/>
    <w:unhideWhenUsed/>
    <w:qFormat/>
    <w:pPr>
      <w:ind w:left="1200"/>
    </w:pPr>
    <w:rPr>
      <w:rFonts w:asciiTheme="minorHAnsi" w:hAnsiTheme="minorHAnsi" w:cstheme="minorHAnsi"/>
      <w:sz w:val="20"/>
      <w:szCs w:val="20"/>
    </w:rPr>
  </w:style>
  <w:style w:type="paragraph" w:styleId="TOC7">
    <w:name w:val="toc 7"/>
    <w:basedOn w:val="Normal"/>
    <w:next w:val="Normal"/>
    <w:unhideWhenUsed/>
    <w:qFormat/>
    <w:pPr>
      <w:ind w:left="1440"/>
    </w:pPr>
    <w:rPr>
      <w:rFonts w:asciiTheme="minorHAnsi" w:hAnsiTheme="minorHAnsi" w:cstheme="minorHAnsi"/>
      <w:sz w:val="20"/>
      <w:szCs w:val="20"/>
    </w:rPr>
  </w:style>
  <w:style w:type="paragraph" w:styleId="TOC8">
    <w:name w:val="toc 8"/>
    <w:basedOn w:val="Normal"/>
    <w:next w:val="Normal"/>
    <w:unhideWhenUsed/>
    <w:qFormat/>
    <w:pPr>
      <w:ind w:left="1680"/>
    </w:pPr>
    <w:rPr>
      <w:rFonts w:asciiTheme="minorHAnsi" w:hAnsiTheme="minorHAnsi" w:cstheme="minorHAnsi"/>
      <w:sz w:val="20"/>
      <w:szCs w:val="20"/>
    </w:rPr>
  </w:style>
  <w:style w:type="paragraph" w:styleId="TOC9">
    <w:name w:val="toc 9"/>
    <w:basedOn w:val="Normal"/>
    <w:next w:val="Normal"/>
    <w:unhideWhenUsed/>
    <w:qFormat/>
    <w:pPr>
      <w:ind w:left="1920"/>
    </w:pPr>
    <w:rPr>
      <w:rFonts w:asciiTheme="minorHAnsi" w:hAnsiTheme="minorHAnsi" w:cstheme="minorHAnsi"/>
      <w:sz w:val="20"/>
      <w:szCs w:val="20"/>
    </w:rPr>
  </w:style>
  <w:style w:type="character" w:customStyle="1" w:styleId="Heading5Char">
    <w:name w:val="Heading 5 Char"/>
    <w:link w:val="Heading5"/>
    <w:qFormat/>
    <w:rPr>
      <w:b/>
      <w:sz w:val="24"/>
      <w:u w:val="single"/>
      <w:lang w:val="en-GB"/>
    </w:rPr>
  </w:style>
  <w:style w:type="character" w:customStyle="1" w:styleId="EndnoteTextChar">
    <w:name w:val="Endnote Text Char"/>
    <w:link w:val="EndnoteText"/>
    <w:qFormat/>
    <w:rPr>
      <w:sz w:val="24"/>
    </w:rPr>
  </w:style>
  <w:style w:type="character" w:customStyle="1" w:styleId="TitleChar">
    <w:name w:val="Title Char"/>
    <w:link w:val="Title"/>
    <w:qFormat/>
    <w:rPr>
      <w:sz w:val="28"/>
      <w:szCs w:val="28"/>
    </w:rPr>
  </w:style>
  <w:style w:type="character" w:customStyle="1" w:styleId="apple-style-span">
    <w:name w:val="apple-style-span"/>
    <w:basedOn w:val="DefaultParagraphFont"/>
    <w:qFormat/>
  </w:style>
  <w:style w:type="paragraph" w:styleId="ListParagraph">
    <w:name w:val="List Paragraph"/>
    <w:aliases w:val="kepala,heading 3"/>
    <w:basedOn w:val="Normal"/>
    <w:link w:val="ListParagraphChar"/>
    <w:uiPriority w:val="34"/>
    <w:qFormat/>
    <w:pPr>
      <w:ind w:left="720"/>
      <w:contextualSpacing/>
    </w:pPr>
    <w:rPr>
      <w:szCs w:val="20"/>
    </w:rPr>
  </w:style>
  <w:style w:type="character" w:customStyle="1" w:styleId="Heading2Char">
    <w:name w:val="Heading 2 Char"/>
    <w:link w:val="Heading2"/>
    <w:uiPriority w:val="9"/>
    <w:qFormat/>
    <w:rPr>
      <w:b/>
      <w:sz w:val="24"/>
      <w:szCs w:val="24"/>
      <w:lang w:val="en-US" w:eastAsia="en-US"/>
    </w:rPr>
  </w:style>
  <w:style w:type="character" w:customStyle="1" w:styleId="Heading9Char">
    <w:name w:val="Heading 9 Char"/>
    <w:link w:val="Heading9"/>
    <w:uiPriority w:val="9"/>
    <w:qFormat/>
    <w:rPr>
      <w:rFonts w:ascii="Cambria" w:hAnsi="Cambria"/>
      <w:sz w:val="22"/>
      <w:szCs w:val="22"/>
      <w:lang w:val="en-US" w:eastAsia="en-US"/>
    </w:rPr>
  </w:style>
  <w:style w:type="character" w:customStyle="1" w:styleId="BalloonTextChar">
    <w:name w:val="Balloon Text Char"/>
    <w:link w:val="BalloonText"/>
    <w:uiPriority w:val="99"/>
    <w:qFormat/>
    <w:rPr>
      <w:rFonts w:ascii="Tahoma" w:hAnsi="Tahoma" w:cs="Tahoma"/>
      <w:sz w:val="16"/>
      <w:szCs w:val="16"/>
      <w:lang w:val="en-US" w:eastAsia="en-US"/>
    </w:rPr>
  </w:style>
  <w:style w:type="character" w:customStyle="1" w:styleId="FooterChar">
    <w:name w:val="Footer Char"/>
    <w:basedOn w:val="DefaultParagraphFont"/>
    <w:link w:val="Footer"/>
    <w:uiPriority w:val="99"/>
    <w:qFormat/>
    <w:rPr>
      <w:sz w:val="24"/>
      <w:szCs w:val="24"/>
      <w:lang w:val="en-US" w:eastAsia="en-US"/>
    </w:rPr>
  </w:style>
  <w:style w:type="character" w:customStyle="1" w:styleId="Heading1Char">
    <w:name w:val="Heading 1 Char"/>
    <w:basedOn w:val="DefaultParagraphFont"/>
    <w:link w:val="Heading1"/>
    <w:uiPriority w:val="9"/>
    <w:qFormat/>
    <w:rsid w:val="00730703"/>
    <w:rPr>
      <w:rFonts w:eastAsia="Times New Roman"/>
      <w:b/>
      <w:caps/>
      <w:sz w:val="28"/>
      <w:szCs w:val="24"/>
      <w:lang w:val="en-US" w:eastAsia="en-US"/>
    </w:rPr>
  </w:style>
  <w:style w:type="paragraph" w:customStyle="1" w:styleId="TOCHeading1">
    <w:name w:val="TOC Heading1"/>
    <w:basedOn w:val="Heading1"/>
    <w:next w:val="Normal"/>
    <w:uiPriority w:val="39"/>
    <w:unhideWhenUsed/>
    <w:qFormat/>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character" w:customStyle="1" w:styleId="apple-converted-space">
    <w:name w:val="apple-converted-space"/>
    <w:basedOn w:val="DefaultParagraphFont"/>
    <w:qFormat/>
  </w:style>
  <w:style w:type="character" w:customStyle="1" w:styleId="ListParagraphChar">
    <w:name w:val="List Paragraph Char"/>
    <w:aliases w:val="kepala Char,heading 3 Char"/>
    <w:link w:val="ListParagraph"/>
    <w:uiPriority w:val="34"/>
    <w:qFormat/>
    <w:rPr>
      <w:sz w:val="24"/>
      <w:lang w:val="en-US" w:eastAsia="en-US"/>
    </w:rPr>
  </w:style>
  <w:style w:type="paragraph" w:customStyle="1" w:styleId="GAMBAR">
    <w:name w:val="GAMBAR"/>
    <w:basedOn w:val="Normal"/>
    <w:link w:val="GAMBARChar"/>
    <w:qFormat/>
    <w:rsid w:val="001806D8"/>
    <w:pPr>
      <w:spacing w:line="480" w:lineRule="auto"/>
      <w:jc w:val="center"/>
    </w:pPr>
  </w:style>
  <w:style w:type="character" w:customStyle="1" w:styleId="GAMBARChar">
    <w:name w:val="GAMBAR Char"/>
    <w:basedOn w:val="DefaultParagraphFont"/>
    <w:link w:val="GAMBAR"/>
    <w:qFormat/>
    <w:rsid w:val="001806D8"/>
    <w:rPr>
      <w:rFonts w:eastAsia="Times New Roman"/>
      <w:sz w:val="24"/>
      <w:szCs w:val="24"/>
      <w:lang w:val="en-US" w:eastAsia="en-US"/>
    </w:rPr>
  </w:style>
  <w:style w:type="character" w:customStyle="1" w:styleId="Heading3Char">
    <w:name w:val="Heading 3 Char"/>
    <w:basedOn w:val="DefaultParagraphFont"/>
    <w:link w:val="Heading3"/>
    <w:uiPriority w:val="9"/>
    <w:qFormat/>
    <w:rPr>
      <w:rFonts w:eastAsiaTheme="majorEastAsia" w:cstheme="majorBidi"/>
      <w:sz w:val="24"/>
      <w:szCs w:val="24"/>
      <w:lang w:val="en-US" w:eastAsia="en-US"/>
    </w:rPr>
  </w:style>
  <w:style w:type="character" w:customStyle="1" w:styleId="TABELChar">
    <w:name w:val="TABEL Char"/>
    <w:basedOn w:val="DefaultParagraphFont"/>
    <w:link w:val="TABEL"/>
    <w:qFormat/>
    <w:rsid w:val="001806D8"/>
    <w:rPr>
      <w:rFonts w:eastAsia="Times New Roman"/>
      <w:bCs/>
      <w:sz w:val="24"/>
      <w:szCs w:val="24"/>
      <w:lang w:val="en-US" w:eastAsia="en-US"/>
    </w:rPr>
  </w:style>
  <w:style w:type="paragraph" w:styleId="NoSpacing">
    <w:name w:val="No Spacing"/>
    <w:link w:val="NoSpacingChar"/>
    <w:uiPriority w:val="1"/>
    <w:qFormat/>
    <w:pPr>
      <w:jc w:val="both"/>
    </w:pPr>
    <w:rPr>
      <w:rFonts w:eastAsia="Calibri"/>
      <w:sz w:val="24"/>
      <w:szCs w:val="22"/>
      <w:lang w:val="en-US" w:eastAsia="en-US"/>
    </w:rPr>
  </w:style>
  <w:style w:type="character" w:customStyle="1" w:styleId="NoSpacingChar">
    <w:name w:val="No Spacing Char"/>
    <w:basedOn w:val="DefaultParagraphFont"/>
    <w:link w:val="NoSpacing"/>
    <w:uiPriority w:val="1"/>
    <w:qFormat/>
    <w:rPr>
      <w:rFonts w:eastAsia="Calibri"/>
      <w:sz w:val="24"/>
      <w:szCs w:val="22"/>
      <w:lang w:val="en-US" w:eastAsia="en-US"/>
    </w:rPr>
  </w:style>
  <w:style w:type="paragraph" w:customStyle="1" w:styleId="isi">
    <w:name w:val="isi"/>
    <w:basedOn w:val="ListParagraph"/>
    <w:qFormat/>
    <w:pPr>
      <w:ind w:left="0" w:firstLine="720"/>
      <w:jc w:val="both"/>
    </w:pPr>
    <w:rPr>
      <w:szCs w:val="24"/>
    </w:rPr>
  </w:style>
  <w:style w:type="paragraph" w:customStyle="1" w:styleId="gambar0">
    <w:name w:val="gambar"/>
    <w:basedOn w:val="ListParagraph"/>
    <w:qFormat/>
    <w:pPr>
      <w:ind w:left="360"/>
      <w:jc w:val="center"/>
    </w:pPr>
    <w:rPr>
      <w:b/>
      <w:szCs w:val="24"/>
    </w:rPr>
  </w:style>
  <w:style w:type="paragraph" w:customStyle="1" w:styleId="Default">
    <w:name w:val="Default"/>
    <w:qFormat/>
    <w:pPr>
      <w:autoSpaceDE w:val="0"/>
      <w:autoSpaceDN w:val="0"/>
      <w:adjustRightInd w:val="0"/>
    </w:pPr>
    <w:rPr>
      <w:rFonts w:eastAsia="Times New Roman"/>
      <w:color w:val="000000"/>
      <w:sz w:val="24"/>
      <w:szCs w:val="24"/>
      <w:lang w:val="en-US"/>
    </w:rPr>
  </w:style>
  <w:style w:type="paragraph" w:customStyle="1" w:styleId="papertitle">
    <w:name w:val="paper title"/>
    <w:qFormat/>
    <w:pPr>
      <w:spacing w:after="120"/>
      <w:jc w:val="center"/>
    </w:pPr>
    <w:rPr>
      <w:rFonts w:eastAsia="MS Mincho"/>
      <w:sz w:val="48"/>
      <w:szCs w:val="48"/>
      <w:lang w:val="en-US" w:eastAsia="en-US"/>
    </w:rPr>
  </w:style>
  <w:style w:type="character" w:customStyle="1" w:styleId="HeaderChar">
    <w:name w:val="Header Char"/>
    <w:basedOn w:val="DefaultParagraphFont"/>
    <w:link w:val="Header"/>
    <w:uiPriority w:val="99"/>
    <w:qFormat/>
    <w:rPr>
      <w:sz w:val="24"/>
      <w:szCs w:val="24"/>
      <w:lang w:val="en-US" w:eastAsia="en-US"/>
    </w:rPr>
  </w:style>
  <w:style w:type="character" w:customStyle="1" w:styleId="BodyTextChar">
    <w:name w:val="Body Text Char"/>
    <w:basedOn w:val="DefaultParagraphFont"/>
    <w:link w:val="BodyText"/>
    <w:uiPriority w:val="99"/>
    <w:semiHidden/>
    <w:qFormat/>
    <w:rPr>
      <w:rFonts w:ascii="Calibri" w:hAnsi="Calibri"/>
      <w:sz w:val="22"/>
      <w:szCs w:val="22"/>
    </w:rPr>
  </w:style>
  <w:style w:type="character" w:customStyle="1" w:styleId="fontstyle01">
    <w:name w:val="fontstyle01"/>
    <w:basedOn w:val="DefaultParagraphFont"/>
    <w:qFormat/>
    <w:rPr>
      <w:rFonts w:ascii="Times New Roman" w:hAnsi="Times New Roman" w:cs="Times New Roman" w:hint="default"/>
      <w:color w:val="000000"/>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style21">
    <w:name w:val="fontstyle21"/>
    <w:basedOn w:val="DefaultParagraphFont"/>
    <w:qFormat/>
    <w:rPr>
      <w:rFonts w:ascii="Times New Roman" w:hAnsi="Times New Roman" w:cs="Times New Roman" w:hint="default"/>
      <w:i/>
      <w:iCs/>
      <w:color w:val="000000"/>
      <w:sz w:val="24"/>
      <w:szCs w:val="24"/>
    </w:rPr>
  </w:style>
  <w:style w:type="paragraph" w:customStyle="1" w:styleId="Lampiran">
    <w:name w:val="Lampiran"/>
    <w:basedOn w:val="Normal"/>
    <w:link w:val="LampiranChar"/>
    <w:qFormat/>
    <w:pPr>
      <w:contextualSpacing/>
      <w:jc w:val="center"/>
    </w:pPr>
    <w:rPr>
      <w:rFonts w:eastAsiaTheme="minorHAnsi"/>
      <w:b/>
      <w:sz w:val="36"/>
      <w:szCs w:val="28"/>
      <w:lang w:val="id-ID"/>
    </w:rPr>
  </w:style>
  <w:style w:type="character" w:customStyle="1" w:styleId="LampiranChar">
    <w:name w:val="Lampiran Char"/>
    <w:basedOn w:val="DefaultParagraphFont"/>
    <w:link w:val="Lampiran"/>
    <w:qFormat/>
    <w:rPr>
      <w:rFonts w:eastAsiaTheme="minorHAnsi"/>
      <w:b/>
      <w:sz w:val="36"/>
      <w:szCs w:val="28"/>
      <w:lang w:eastAsia="en-US"/>
    </w:rPr>
  </w:style>
  <w:style w:type="paragraph" w:customStyle="1" w:styleId="IsiTabel1">
    <w:name w:val="Isi Tabel 1"/>
    <w:basedOn w:val="Normal"/>
    <w:link w:val="IsiTabel1Char"/>
    <w:qFormat/>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qFormat/>
    <w:rPr>
      <w:rFonts w:eastAsiaTheme="minorHAnsi"/>
      <w:sz w:val="24"/>
      <w:szCs w:val="24"/>
      <w:lang w:eastAsia="en-US"/>
    </w:rPr>
  </w:style>
  <w:style w:type="paragraph" w:customStyle="1" w:styleId="Headingsubsubsub">
    <w:name w:val="Heading sub sub sub"/>
    <w:basedOn w:val="Heading3"/>
    <w:link w:val="HeadingsubsubsubChar"/>
    <w:qFormat/>
  </w:style>
  <w:style w:type="character" w:customStyle="1" w:styleId="HeadingsubsubsubChar">
    <w:name w:val="Heading sub sub sub Char"/>
    <w:basedOn w:val="Heading3Char"/>
    <w:link w:val="Headingsubsubsub"/>
    <w:qFormat/>
    <w:rPr>
      <w:rFonts w:eastAsiaTheme="majorEastAsia" w:cstheme="majorBidi"/>
      <w:sz w:val="24"/>
      <w:szCs w:val="24"/>
      <w:lang w:val="en-US" w:eastAsia="en-US"/>
    </w:rPr>
  </w:style>
  <w:style w:type="paragraph" w:customStyle="1" w:styleId="Biasa">
    <w:name w:val="Biasa"/>
    <w:basedOn w:val="Normal"/>
    <w:link w:val="BiasaChar"/>
    <w:qFormat/>
    <w:pPr>
      <w:ind w:firstLine="567"/>
    </w:pPr>
    <w:rPr>
      <w:color w:val="000000"/>
    </w:rPr>
  </w:style>
  <w:style w:type="character" w:customStyle="1" w:styleId="BiasaChar">
    <w:name w:val="Biasa Char"/>
    <w:basedOn w:val="DefaultParagraphFont"/>
    <w:link w:val="Biasa"/>
    <w:qFormat/>
    <w:rPr>
      <w:color w:val="000000"/>
      <w:sz w:val="24"/>
      <w:szCs w:val="24"/>
      <w:lang w:val="en-US" w:eastAsia="en-US"/>
    </w:rPr>
  </w:style>
  <w:style w:type="paragraph" w:customStyle="1" w:styleId="Bibliography1">
    <w:name w:val="Bibliography1"/>
    <w:basedOn w:val="Normal"/>
    <w:next w:val="Normal"/>
    <w:uiPriority w:val="37"/>
    <w:unhideWhenUsed/>
    <w:qFormat/>
    <w:pPr>
      <w:spacing w:line="480" w:lineRule="auto"/>
      <w:ind w:left="720" w:hanging="720"/>
    </w:pPr>
  </w:style>
  <w:style w:type="character" w:customStyle="1" w:styleId="markedcontent">
    <w:name w:val="markedcontent"/>
    <w:basedOn w:val="DefaultParagraphFont"/>
    <w:rsid w:val="000C1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D6236056-41CC-495F-9169-B09A5EC0062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9084</TotalTime>
  <Pages>1</Pages>
  <Words>8811</Words>
  <Characters>5022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5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Novi Wahyu</dc:creator>
  <cp:lastModifiedBy>Rian P1</cp:lastModifiedBy>
  <cp:revision>14</cp:revision>
  <cp:lastPrinted>2022-07-31T22:06:00Z</cp:lastPrinted>
  <dcterms:created xsi:type="dcterms:W3CDTF">2022-03-03T21:03:00Z</dcterms:created>
  <dcterms:modified xsi:type="dcterms:W3CDTF">2022-08-0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87569c09-d274-3911-a711-48f04c6f855e</vt:lpwstr>
  </property>
  <property fmtid="{D5CDD505-2E9C-101B-9397-08002B2CF9AE}" pid="25" name="ZOTERO_PREF_1">
    <vt:lpwstr>&lt;data data-version="3" zotero-version="5.0.96.3"&gt;&lt;session id="QtZDgkSb"/&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y fmtid="{D5CDD505-2E9C-101B-9397-08002B2CF9AE}" pid="27" name="KSOProductBuildVer">
    <vt:lpwstr>1033-11.1.0.10161</vt:lpwstr>
  </property>
</Properties>
</file>